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CB09F0" w:rsidRDefault="00CB09F0" w:rsidP="00044CE6">
      <w:pPr>
        <w:pStyle w:val="Firstparagraph"/>
        <w:sectPr w:rsidR="00CB09F0"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2"/>
      <w:r>
        <w:t xml:space="preserve">Graphical abstract </w:t>
      </w:r>
      <w:commentRangeEnd w:id="2"/>
      <w:r w:rsidR="00CB09F0">
        <w:rPr>
          <w:rStyle w:val="CommentReference"/>
          <w:rFonts w:ascii="Times New Roman" w:eastAsia="Times New Roman" w:hAnsi="Times New Roman" w:cs="Times New Roman"/>
          <w:b w:val="0"/>
          <w:bCs w:val="0"/>
          <w:kern w:val="0"/>
          <w:lang w:eastAsia="en-US"/>
        </w:rPr>
        <w:commentReference w:id="2"/>
      </w:r>
    </w:p>
    <w:p w:rsidR="00540E10" w:rsidRDefault="00CB09F0" w:rsidP="00CB09F0">
      <w:pPr>
        <w:ind w:firstLine="0"/>
        <w:jc w:val="center"/>
      </w:pPr>
      <w:r>
        <w:rPr>
          <w:noProof/>
          <w:lang w:eastAsia="en-GB"/>
        </w:rPr>
        <w:drawing>
          <wp:inline distT="0" distB="0" distL="0" distR="0" wp14:anchorId="5652EC02" wp14:editId="4634EDBB">
            <wp:extent cx="6286500" cy="4444290"/>
            <wp:effectExtent l="0" t="0" r="0" b="0"/>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4962" cy="4450272"/>
                    </a:xfrm>
                    <a:prstGeom prst="rect">
                      <a:avLst/>
                    </a:prstGeom>
                    <a:noFill/>
                    <a:ln>
                      <a:noFill/>
                    </a:ln>
                  </pic:spPr>
                </pic:pic>
              </a:graphicData>
            </a:graphic>
          </wp:inline>
        </w:drawing>
      </w:r>
    </w:p>
    <w:p w:rsidR="00CB09F0" w:rsidRDefault="00CB09F0" w:rsidP="00044CE6"/>
    <w:p w:rsidR="00042CB6" w:rsidRDefault="00042CB6" w:rsidP="00044CE6">
      <w:pPr>
        <w:rPr>
          <w:rFonts w:ascii="Calibri" w:hAnsi="Calibri"/>
          <w:noProof/>
        </w:rPr>
      </w:pPr>
    </w:p>
    <w:p w:rsidR="00042CB6" w:rsidRDefault="00042CB6" w:rsidP="00044CE6">
      <w:pPr>
        <w:rPr>
          <w:rFonts w:ascii="Calibri" w:hAnsi="Calibri"/>
          <w:noProof/>
        </w:rPr>
      </w:pPr>
      <w:r>
        <w:rPr>
          <w:rFonts w:ascii="Calibri" w:hAnsi="Calibri"/>
          <w:noProof/>
        </w:rPr>
        <w:t>SCHMETIC REPRESENTATION OF OF THE MAIN AGENT PROCESSES AND INTERACTIONS WITHIN THE BREEDING SECTOR???</w:t>
      </w:r>
    </w:p>
    <w:p w:rsidR="0071251E" w:rsidRDefault="0071251E" w:rsidP="00044CE6">
      <w:pPr>
        <w:rPr>
          <w:rFonts w:ascii="Calibri" w:hAnsi="Calibri"/>
          <w:noProof/>
        </w:rPr>
      </w:pPr>
    </w:p>
    <w:p w:rsidR="0071251E" w:rsidRDefault="0071251E" w:rsidP="00044CE6">
      <w:r>
        <w:rPr>
          <w:noProof/>
          <w:lang w:eastAsia="en-GB"/>
        </w:rPr>
        <w:drawing>
          <wp:inline distT="0" distB="0" distL="0" distR="0" wp14:anchorId="7790F313" wp14:editId="0ECA1F6F">
            <wp:extent cx="5155042" cy="2686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9864" t="20130" r="55430" b="15584"/>
                    <a:stretch/>
                  </pic:blipFill>
                  <pic:spPr bwMode="auto">
                    <a:xfrm>
                      <a:off x="0" y="0"/>
                      <a:ext cx="5165970" cy="2691744"/>
                    </a:xfrm>
                    <a:prstGeom prst="rect">
                      <a:avLst/>
                    </a:prstGeom>
                    <a:ln>
                      <a:noFill/>
                    </a:ln>
                    <a:extLst>
                      <a:ext uri="{53640926-AAD7-44D8-BBD7-CCE9431645EC}">
                        <a14:shadowObscured xmlns:a14="http://schemas.microsoft.com/office/drawing/2010/main"/>
                      </a:ext>
                    </a:extLst>
                  </pic:spPr>
                </pic:pic>
              </a:graphicData>
            </a:graphic>
          </wp:inline>
        </w:drawing>
      </w:r>
    </w:p>
    <w:p w:rsidR="00540E10" w:rsidRDefault="00540E10" w:rsidP="00044CE6"/>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940350" w:rsidRPr="006F3C42" w:rsidRDefault="0094035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C70393" w:rsidP="00C02C96">
      <w:r>
        <w:t>Thanks also goes too Adam Drucker (</w:t>
      </w:r>
      <w:proofErr w:type="spellStart"/>
      <w:r>
        <w:t>Bioversity</w:t>
      </w:r>
      <w:proofErr w:type="spellEnd"/>
      <w:r>
        <w:t xml:space="preserve"> </w:t>
      </w:r>
      <w:r w:rsidR="00D84653">
        <w:t>International);</w:t>
      </w:r>
      <w:r>
        <w:t xml:space="preserve"> Alistair </w:t>
      </w:r>
      <w:proofErr w:type="spellStart"/>
      <w:r>
        <w:t>McVitt</w:t>
      </w:r>
      <w:r w:rsidR="00FD55D4">
        <w:t>i</w:t>
      </w:r>
      <w:r w:rsidR="00D84653">
        <w:t>e</w:t>
      </w:r>
      <w:proofErr w:type="spellEnd"/>
      <w:r w:rsidR="00D84653">
        <w:t xml:space="preserve">, </w:t>
      </w:r>
      <w:proofErr w:type="spellStart"/>
      <w:r w:rsidR="00D84653">
        <w:t>Bouda</w:t>
      </w:r>
      <w:proofErr w:type="spellEnd"/>
      <w:r w:rsidR="00D84653">
        <w:t xml:space="preserve"> Ahmadi</w:t>
      </w:r>
      <w:r>
        <w:t xml:space="preserve">, </w:t>
      </w:r>
      <w:proofErr w:type="spellStart"/>
      <w:r>
        <w:t>Faical</w:t>
      </w:r>
      <w:proofErr w:type="spellEnd"/>
      <w:r>
        <w:t xml:space="preserve"> </w:t>
      </w:r>
      <w:proofErr w:type="spellStart"/>
      <w:r>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and Tom Beeston</w:t>
      </w:r>
      <w:r w:rsidR="00BF57C5">
        <w:t xml:space="preserve"> and Ruth Dalton</w:t>
      </w:r>
      <w:r>
        <w:t xml:space="preserve"> (Rare Breeds Survival Trust), for their continued support and assistance with fieldwork</w:t>
      </w:r>
      <w:r w:rsidR="00D84653">
        <w:t xml:space="preserve"> and chapter planning</w:t>
      </w:r>
      <w:r>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7C6F44">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7C6F44">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6"/>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77405C" w:rsidP="009573FD">
      <w:fldSimple w:instr=" TOC \h \z \c &quot;Table&quot; ">
        <w:r>
          <w:rPr>
            <w:b/>
            <w:bCs/>
            <w:noProof/>
            <w:lang w:val="en-US"/>
          </w:rPr>
          <w:t>No table of figures entries found.</w:t>
        </w:r>
      </w:fldSimple>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7"/>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3" w:name="_Toc517708216"/>
      <w:bookmarkStart w:id="4" w:name="_Toc517708933"/>
      <w:r>
        <w:t>List of abbreviations</w:t>
      </w:r>
      <w:bookmarkEnd w:id="3"/>
      <w:bookmarkEnd w:id="4"/>
      <w:r>
        <w:t xml:space="preserve"> </w:t>
      </w:r>
    </w:p>
    <w:p w:rsidR="003C0028" w:rsidRDefault="003C0028" w:rsidP="005D1CB8">
      <w:pPr>
        <w:pStyle w:val="Firstparagraph"/>
      </w:pPr>
    </w:p>
    <w:p w:rsidR="003C0028" w:rsidRDefault="003C0028" w:rsidP="003C0028">
      <w:pPr>
        <w:spacing w:line="480" w:lineRule="auto"/>
      </w:pPr>
      <w:r>
        <w:t>AES</w:t>
      </w:r>
      <w:r>
        <w:tab/>
      </w:r>
      <w:r>
        <w:tab/>
      </w:r>
      <w:r>
        <w:tab/>
      </w:r>
      <w:proofErr w:type="spellStart"/>
      <w:r>
        <w:t>Agri</w:t>
      </w:r>
      <w:proofErr w:type="spellEnd"/>
      <w:r>
        <w:t xml:space="preserve">-environment scheme </w:t>
      </w:r>
    </w:p>
    <w:p w:rsidR="008C4840" w:rsidRDefault="008C4840" w:rsidP="003C0028">
      <w:pPr>
        <w:spacing w:line="480" w:lineRule="auto"/>
      </w:pPr>
      <w:r>
        <w:t>ASC</w:t>
      </w:r>
      <w:r>
        <w:tab/>
      </w:r>
      <w:r>
        <w:tab/>
      </w:r>
      <w:r>
        <w:tab/>
        <w:t xml:space="preserve">Alternative specific constant </w:t>
      </w:r>
    </w:p>
    <w:p w:rsidR="005C1418" w:rsidRDefault="005C1418" w:rsidP="003C0028">
      <w:pPr>
        <w:spacing w:line="480" w:lineRule="auto"/>
      </w:pPr>
      <w:r>
        <w:t>BLP</w:t>
      </w:r>
      <w:r>
        <w:tab/>
      </w:r>
      <w:r>
        <w:tab/>
      </w:r>
      <w:r>
        <w:tab/>
        <w:t>Binary linear programming</w:t>
      </w:r>
    </w:p>
    <w:p w:rsidR="003C0028" w:rsidRDefault="003C0028" w:rsidP="003C0028">
      <w:pPr>
        <w:spacing w:line="480" w:lineRule="auto"/>
      </w:pPr>
      <w:r>
        <w:t>CE</w:t>
      </w:r>
      <w:r>
        <w:tab/>
      </w:r>
      <w:r>
        <w:tab/>
      </w:r>
      <w:r>
        <w:tab/>
        <w:t xml:space="preserve">Choice experiment </w:t>
      </w:r>
    </w:p>
    <w:p w:rsidR="003C0028" w:rsidRDefault="003C0028" w:rsidP="003C0028">
      <w:pPr>
        <w:spacing w:line="480" w:lineRule="auto"/>
      </w:pPr>
      <w:r>
        <w:t>CWR</w:t>
      </w:r>
      <w:r>
        <w:tab/>
      </w:r>
      <w:r>
        <w:tab/>
        <w:t xml:space="preserve">Crop wild relatives </w:t>
      </w:r>
    </w:p>
    <w:p w:rsidR="005D1CB8" w:rsidRDefault="003C0028" w:rsidP="003C0028">
      <w:pPr>
        <w:spacing w:line="480" w:lineRule="auto"/>
      </w:pPr>
      <w:r>
        <w:t>FAnGR</w:t>
      </w:r>
      <w:r>
        <w:tab/>
      </w:r>
      <w:r>
        <w:tab/>
        <w:t xml:space="preserve">Farm Animal Genetic Resources </w:t>
      </w:r>
    </w:p>
    <w:p w:rsidR="00EC7865" w:rsidRDefault="003C0028" w:rsidP="00EC7865">
      <w:pPr>
        <w:spacing w:line="480" w:lineRule="auto"/>
      </w:pPr>
      <w:r>
        <w:t>LP</w:t>
      </w:r>
      <w:r>
        <w:tab/>
      </w:r>
      <w:r>
        <w:tab/>
      </w:r>
      <w:r>
        <w:tab/>
        <w:t xml:space="preserve">Linear programming </w:t>
      </w:r>
    </w:p>
    <w:p w:rsidR="008C4840" w:rsidRDefault="008C4840" w:rsidP="00EC7865">
      <w:pPr>
        <w:spacing w:line="480" w:lineRule="auto"/>
      </w:pPr>
      <w:r>
        <w:t>MCDA</w:t>
      </w:r>
      <w:r>
        <w:tab/>
      </w:r>
      <w:r>
        <w:tab/>
        <w:t xml:space="preserve">Multi-criteria decision analysis </w:t>
      </w:r>
    </w:p>
    <w:p w:rsidR="0019548E" w:rsidRDefault="0019548E" w:rsidP="00EC7865">
      <w:pPr>
        <w:spacing w:line="480" w:lineRule="auto"/>
      </w:pPr>
      <w:r>
        <w:t>Ne</w:t>
      </w:r>
      <w:r>
        <w:tab/>
      </w:r>
      <w:r>
        <w:tab/>
      </w:r>
      <w:r>
        <w:tab/>
        <w:t>Effective population size</w:t>
      </w:r>
    </w:p>
    <w:p w:rsidR="0019548E" w:rsidRDefault="0019548E" w:rsidP="00EC7865">
      <w:pPr>
        <w:spacing w:line="480" w:lineRule="auto"/>
      </w:pPr>
      <w:r>
        <w:t>RPL</w:t>
      </w:r>
      <w:r>
        <w:tab/>
      </w:r>
      <w:r>
        <w:tab/>
      </w:r>
      <w:r>
        <w:tab/>
        <w:t>Random parameters logit</w:t>
      </w:r>
    </w:p>
    <w:p w:rsidR="0019548E" w:rsidRDefault="0019548E" w:rsidP="00EC7865">
      <w:pPr>
        <w:spacing w:line="480" w:lineRule="auto"/>
      </w:pPr>
      <w:r>
        <w:t>PACS</w:t>
      </w:r>
      <w:r>
        <w:tab/>
      </w:r>
      <w:r>
        <w:tab/>
        <w:t>Payments for agrobiodiveristy conservation services</w:t>
      </w:r>
    </w:p>
    <w:p w:rsidR="0077405C" w:rsidRDefault="0077405C" w:rsidP="00EC7865">
      <w:pPr>
        <w:spacing w:line="480" w:lineRule="auto"/>
      </w:pPr>
      <w:r>
        <w:t>PCA</w:t>
      </w:r>
      <w:r>
        <w:tab/>
      </w:r>
      <w:r>
        <w:tab/>
      </w:r>
      <w:r>
        <w:tab/>
        <w:t xml:space="preserve">Principal </w:t>
      </w:r>
      <w:proofErr w:type="gramStart"/>
      <w:r>
        <w:t>component</w:t>
      </w:r>
      <w:proofErr w:type="gramEnd"/>
      <w:r>
        <w:t xml:space="preserve"> analysis </w:t>
      </w:r>
    </w:p>
    <w:p w:rsidR="0019548E" w:rsidRDefault="0019548E" w:rsidP="00EC7865">
      <w:pPr>
        <w:spacing w:line="480" w:lineRule="auto"/>
      </w:pPr>
      <w:r>
        <w:t>PES</w:t>
      </w:r>
      <w:r>
        <w:tab/>
      </w:r>
      <w:r>
        <w:tab/>
      </w:r>
      <w:r>
        <w:tab/>
        <w:t>Payments for ecosystem services</w:t>
      </w:r>
    </w:p>
    <w:p w:rsidR="00EC7865" w:rsidRDefault="00EC7865" w:rsidP="00EC7865">
      <w:pPr>
        <w:spacing w:line="480" w:lineRule="auto"/>
      </w:pPr>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8"/>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5"/>
      <w:r w:rsidRPr="005429B2">
        <w:t>Chapter</w:t>
      </w:r>
      <w:r w:rsidR="00746117">
        <w:t xml:space="preserve"> one</w:t>
      </w:r>
      <w:r w:rsidR="00540E10">
        <w:t xml:space="preserve"> </w:t>
      </w:r>
      <w:commentRangeEnd w:id="5"/>
      <w:r w:rsidR="00FF45BF">
        <w:rPr>
          <w:rStyle w:val="CommentReference"/>
          <w:rFonts w:ascii="Times New Roman" w:eastAsia="Times New Roman" w:hAnsi="Times New Roman" w:cs="Times New Roman"/>
          <w:b w:val="0"/>
          <w:bCs w:val="0"/>
          <w:kern w:val="0"/>
          <w:lang w:eastAsia="en-US"/>
        </w:rPr>
        <w:commentReference w:id="5"/>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954FDD" w:rsidP="005429B2">
      <w:pPr>
        <w:pStyle w:val="Heading2"/>
      </w:pPr>
      <w:bookmarkStart w:id="7" w:name="_Toc517708935"/>
      <w:r>
        <w:t>A</w:t>
      </w:r>
      <w:r w:rsidR="00685329">
        <w:t xml:space="preserve">gricultural production </w:t>
      </w:r>
      <w:r w:rsidR="00EE44EF">
        <w:t>challenges</w:t>
      </w:r>
      <w:bookmarkEnd w:id="7"/>
    </w:p>
    <w:p w:rsidR="00EE44EF" w:rsidRDefault="00EE44EF" w:rsidP="00EE44EF">
      <w:pPr>
        <w:pStyle w:val="Firstparagraph"/>
      </w:pPr>
    </w:p>
    <w:p w:rsidR="009F6325" w:rsidRDefault="00EE44EF" w:rsidP="00EE44EF">
      <w:r>
        <w:t xml:space="preserve">Global agricultural production </w:t>
      </w:r>
      <w:r w:rsidR="00CD1B7B">
        <w:t>is at a cross</w:t>
      </w:r>
      <w:r w:rsidR="00C70C47">
        <w:t>roads. On the one side, the need to produce more food more</w:t>
      </w:r>
      <w:r w:rsidR="00140A65">
        <w:t xml:space="preserve"> cheaply is homogenising </w:t>
      </w:r>
      <w:r w:rsidR="00C70C47">
        <w:t xml:space="preserve">production systems with dramatic consequences for biodiversity, ecosystems and biomes. On the other, population growth, changing consumption patterns, rising incomes and </w:t>
      </w:r>
      <w:r w:rsidR="00141C48">
        <w:t xml:space="preserve">globalisation are changing </w:t>
      </w:r>
      <w:r w:rsidR="00C70C47">
        <w:t xml:space="preserve">what, where and how much consumers consume. </w:t>
      </w:r>
      <w:r w:rsidR="0099253F">
        <w:t>G</w:t>
      </w:r>
      <w:r w:rsidR="00293410" w:rsidRPr="00823795">
        <w:t xml:space="preserve">lobal production of meat is projected to more than double from </w:t>
      </w:r>
      <w:r w:rsidR="00190112">
        <w:t>258</w:t>
      </w:r>
      <w:r w:rsidR="00293410" w:rsidRPr="00823795">
        <w:t xml:space="preserve"> million tonnes in </w:t>
      </w:r>
      <w:r w:rsidR="00190112">
        <w:t>2006</w:t>
      </w:r>
      <w:r w:rsidR="00293410" w:rsidRPr="00823795">
        <w:t xml:space="preserve"> </w:t>
      </w:r>
      <w:r w:rsidR="00190112">
        <w:t>to 455</w:t>
      </w:r>
      <w:r w:rsidR="00293410" w:rsidRPr="00823795">
        <w:t xml:space="preserve"> million tonnes in 2050 whilst milk production is expected to grow from </w:t>
      </w:r>
      <w:r w:rsidR="00190112">
        <w:t>664</w:t>
      </w:r>
      <w:r w:rsidR="00293410" w:rsidRPr="00823795">
        <w:t xml:space="preserve"> to 1,0</w:t>
      </w:r>
      <w:r w:rsidR="00190112">
        <w:t>77</w:t>
      </w:r>
      <w:r w:rsidR="00293410" w:rsidRPr="00823795">
        <w:t xml:space="preserve"> million tonnes</w:t>
      </w:r>
      <w:r w:rsidR="00190112">
        <w:t xml:space="preserve"> </w:t>
      </w:r>
      <w:r w:rsidR="00190112">
        <w:fldChar w:fldCharType="begin" w:fldLock="1"/>
      </w:r>
      <w:r w:rsidR="002A57A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00190112">
        <w:fldChar w:fldCharType="separate"/>
      </w:r>
      <w:r w:rsidR="00190112" w:rsidRPr="00190112">
        <w:rPr>
          <w:noProof/>
        </w:rPr>
        <w:t>(Alexandratos and Bruinsma, 2012)</w:t>
      </w:r>
      <w:r w:rsidR="00190112">
        <w:fldChar w:fldCharType="end"/>
      </w:r>
      <w:r w:rsidR="00293410" w:rsidRPr="00823795">
        <w:t xml:space="preserve">.  </w:t>
      </w:r>
      <w:r w:rsidR="00293410">
        <w:t xml:space="preserve">Meanwhile, the </w:t>
      </w:r>
      <w:r w:rsidR="00293410" w:rsidRPr="0033668D">
        <w:t>Food and Agriculture Organization (FAO)</w:t>
      </w:r>
      <w:r w:rsidR="00293410">
        <w:t xml:space="preserve"> has estimated annual global production </w:t>
      </w:r>
      <w:r w:rsidR="00E268E5">
        <w:t xml:space="preserve">of crops </w:t>
      </w:r>
      <w:r w:rsidR="00293410">
        <w:t>will need to increase by 60% from 2006 levels to 2050</w:t>
      </w:r>
      <w:r w:rsidR="00EB43CE">
        <w:t xml:space="preserve"> to keep pace with rising demand</w:t>
      </w:r>
      <w:r w:rsidR="00293410">
        <w:t xml:space="preserve"> </w:t>
      </w:r>
      <w:r w:rsidR="00293410">
        <w:fldChar w:fldCharType="begin" w:fldLock="1"/>
      </w:r>
      <w:r w:rsidR="003E6071">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00293410">
        <w:fldChar w:fldCharType="separate"/>
      </w:r>
      <w:r w:rsidR="00293410" w:rsidRPr="00FA5738">
        <w:rPr>
          <w:noProof/>
        </w:rPr>
        <w:t>(FAO, 2016)</w:t>
      </w:r>
      <w:r w:rsidR="00293410">
        <w:fldChar w:fldCharType="end"/>
      </w:r>
      <w:r w:rsidR="00293410">
        <w:t>.</w:t>
      </w:r>
      <w:r w:rsidR="00B919F6">
        <w:t xml:space="preserve"> </w:t>
      </w:r>
    </w:p>
    <w:p w:rsidR="009F6325" w:rsidRDefault="009F6325" w:rsidP="00EE44EF"/>
    <w:p w:rsidR="00293410" w:rsidRDefault="00293410" w:rsidP="00EE44EF">
      <w:r>
        <w:t xml:space="preserve">Potential yield gains </w:t>
      </w:r>
      <w:r w:rsidR="00AE32D8">
        <w:t xml:space="preserve">for crops and livestock </w:t>
      </w:r>
      <w:r>
        <w:t>are hindered by widespread land degradation</w:t>
      </w:r>
      <w:r w:rsidR="00B919F6">
        <w:t>, land scarcity</w:t>
      </w:r>
      <w:r>
        <w:t>, and climate change</w:t>
      </w:r>
      <w:r w:rsidR="0099253F">
        <w:t xml:space="preserve"> that threaten where and how much food we can </w:t>
      </w:r>
      <w:commentRangeStart w:id="8"/>
      <w:r w:rsidR="0099253F">
        <w:t>produce</w:t>
      </w:r>
      <w:r>
        <w:t xml:space="preserve">.  </w:t>
      </w:r>
      <w:commentRangeEnd w:id="8"/>
      <w:r w:rsidR="007516E1">
        <w:rPr>
          <w:rStyle w:val="CommentReference"/>
        </w:rPr>
        <w:commentReference w:id="8"/>
      </w:r>
      <w:r w:rsidR="009F6325">
        <w:t xml:space="preserve">A review conducted for the Intergovernmental Panel on Climate Change (IPCC) suggests </w:t>
      </w:r>
      <w:r w:rsidR="00D14ED3">
        <w:t>climate change</w:t>
      </w:r>
      <w:r w:rsidR="009F6325">
        <w:t xml:space="preserve"> will adversely affect crop yields post 2030 </w:t>
      </w:r>
      <w:r w:rsidR="009F6325">
        <w:fldChar w:fldCharType="begin" w:fldLock="1"/>
      </w:r>
      <w:r w:rsidR="003E607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009F6325">
        <w:fldChar w:fldCharType="separate"/>
      </w:r>
      <w:r w:rsidR="009F6325" w:rsidRPr="007F3551">
        <w:rPr>
          <w:noProof/>
        </w:rPr>
        <w:t>(Porter et al., 2014)</w:t>
      </w:r>
      <w:r w:rsidR="009F6325">
        <w:fldChar w:fldCharType="end"/>
      </w:r>
      <w:r w:rsidR="009F6325">
        <w:t xml:space="preserve"> and these impacts will vary regionally</w:t>
      </w:r>
      <w:r w:rsidR="00073FBC">
        <w:t xml:space="preserve"> in response to precipitation variation and temperature change </w:t>
      </w:r>
      <w:r w:rsidR="009F6325">
        <w:fldChar w:fldCharType="begin" w:fldLock="1"/>
      </w:r>
      <w:r w:rsidR="003E607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009F6325">
        <w:fldChar w:fldCharType="separate"/>
      </w:r>
      <w:r w:rsidR="009F6325" w:rsidRPr="007F3551">
        <w:rPr>
          <w:noProof/>
        </w:rPr>
        <w:t>(De Pinto et al., 2016)</w:t>
      </w:r>
      <w:r w:rsidR="009F6325">
        <w:fldChar w:fldCharType="end"/>
      </w:r>
      <w:r w:rsidR="009F6325">
        <w:t>.</w:t>
      </w:r>
      <w:r w:rsidR="00C37FD5">
        <w:t xml:space="preserve"> </w:t>
      </w:r>
      <w:r w:rsidR="00073FBC">
        <w:t>For livestock, climate change</w:t>
      </w:r>
      <w:r w:rsidR="004E0896">
        <w:t xml:space="preserve"> related impacts</w:t>
      </w:r>
      <w:r w:rsidR="00073FBC">
        <w:t xml:space="preserve"> will likely decrease meat and milk production </w:t>
      </w:r>
      <w:r w:rsidR="00E268E5">
        <w:t xml:space="preserve">primarily </w:t>
      </w:r>
      <w:r w:rsidR="00073FBC">
        <w:t xml:space="preserve">due to </w:t>
      </w:r>
      <w:r w:rsidR="004E0896">
        <w:t>c</w:t>
      </w:r>
      <w:r w:rsidR="0093638A">
        <w:t xml:space="preserve">hanging quality of forage </w:t>
      </w:r>
      <w:r w:rsidR="0093638A">
        <w:fldChar w:fldCharType="begin" w:fldLock="1"/>
      </w:r>
      <w:r w:rsidR="0093638A">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0093638A">
        <w:fldChar w:fldCharType="separate"/>
      </w:r>
      <w:r w:rsidR="0093638A" w:rsidRPr="0093638A">
        <w:rPr>
          <w:noProof/>
        </w:rPr>
        <w:t>(Chapman et al., 2012)</w:t>
      </w:r>
      <w:r w:rsidR="0093638A">
        <w:fldChar w:fldCharType="end"/>
      </w:r>
      <w:r w:rsidR="004E0896">
        <w:t xml:space="preserve">, </w:t>
      </w:r>
      <w:r w:rsidR="00F15617">
        <w:t>pest/</w:t>
      </w:r>
      <w:r w:rsidR="004E0896">
        <w:t>disease extent and prevalence</w:t>
      </w:r>
      <w:r w:rsidR="0093638A">
        <w:t xml:space="preserve"> </w:t>
      </w:r>
      <w:r w:rsidR="0093638A">
        <w:fldChar w:fldCharType="begin" w:fldLock="1"/>
      </w:r>
      <w:r w:rsidR="00BA0D41">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0093638A">
        <w:fldChar w:fldCharType="separate"/>
      </w:r>
      <w:r w:rsidR="00F211C1" w:rsidRPr="00F211C1">
        <w:rPr>
          <w:noProof/>
        </w:rPr>
        <w:t>(Nardone et al., 2010; Bett et al., 2017)</w:t>
      </w:r>
      <w:r w:rsidR="0093638A">
        <w:fldChar w:fldCharType="end"/>
      </w:r>
      <w:r w:rsidR="004E0896">
        <w:t xml:space="preserve"> and water availability</w:t>
      </w:r>
      <w:r w:rsidR="00D54F5F">
        <w:t xml:space="preserve"> </w:t>
      </w:r>
      <w:r w:rsidR="00D54F5F">
        <w:fldChar w:fldCharType="begin" w:fldLock="1"/>
      </w:r>
      <w:r w:rsidR="00BA0D41">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00D54F5F">
        <w:fldChar w:fldCharType="separate"/>
      </w:r>
      <w:r w:rsidR="00F211C1" w:rsidRPr="00F211C1">
        <w:rPr>
          <w:noProof/>
        </w:rPr>
        <w:t>(Thornton et al., 2009; Havlík et al., 2015)</w:t>
      </w:r>
      <w:r w:rsidR="00D54F5F">
        <w:fldChar w:fldCharType="end"/>
      </w:r>
      <w:r w:rsidR="004E0896">
        <w:t>.</w:t>
      </w:r>
      <w:r w:rsidR="00733641">
        <w:t xml:space="preserve"> </w:t>
      </w:r>
      <w:r w:rsidR="00780BD1">
        <w:t xml:space="preserve"> Retaining </w:t>
      </w:r>
      <w:commentRangeStart w:id="9"/>
      <w:r w:rsidR="00BA0D41">
        <w:t xml:space="preserve">ecosystem services </w:t>
      </w:r>
      <w:commentRangeEnd w:id="9"/>
      <w:r w:rsidR="007516E1">
        <w:rPr>
          <w:rStyle w:val="CommentReference"/>
        </w:rPr>
        <w:commentReference w:id="9"/>
      </w:r>
      <w:r w:rsidR="00BA0D41">
        <w:t>in agriculture</w:t>
      </w:r>
      <w:r w:rsidR="00780BD1">
        <w:t xml:space="preserve"> is paramount to meeting </w:t>
      </w:r>
      <w:r w:rsidR="00217779">
        <w:t xml:space="preserve">these </w:t>
      </w:r>
      <w:r w:rsidR="006758FD">
        <w:t>(</w:t>
      </w:r>
      <w:r w:rsidR="00BA0D41">
        <w:t>food security</w:t>
      </w:r>
      <w:r w:rsidR="006758FD">
        <w:t>)</w:t>
      </w:r>
      <w:r w:rsidR="00217779">
        <w:t xml:space="preserve"> challenges</w:t>
      </w:r>
      <w:r w:rsidR="00BA0D41">
        <w:t xml:space="preserve">, it is argued </w:t>
      </w:r>
      <w:r w:rsidR="00BA0D41">
        <w:fldChar w:fldCharType="begin" w:fldLock="1"/>
      </w:r>
      <w:r w:rsidR="006E1CDD">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plainTextFormattedCitation" : "(Bommarco et al., 2018)", "previouslyFormattedCitation" : "(Bommarco et al., 2018)" }, "properties" : { "noteIndex" : 0 }, "schema" : "https://github.com/citation-style-language/schema/raw/master/csl-citation.json" }</w:instrText>
      </w:r>
      <w:r w:rsidR="00BA0D41">
        <w:fldChar w:fldCharType="separate"/>
      </w:r>
      <w:r w:rsidR="00BA0D41" w:rsidRPr="00BA0D41">
        <w:rPr>
          <w:noProof/>
        </w:rPr>
        <w:t>(Bommarco et al., 2018)</w:t>
      </w:r>
      <w:r w:rsidR="00BA0D41">
        <w:fldChar w:fldCharType="end"/>
      </w:r>
      <w:r w:rsidR="00217779">
        <w:t xml:space="preserve">. </w:t>
      </w:r>
      <w:r w:rsidR="00BA0D41">
        <w:t xml:space="preserve"> </w:t>
      </w:r>
      <w:r w:rsidR="00780BD1">
        <w:t xml:space="preserve"> </w:t>
      </w:r>
    </w:p>
    <w:p w:rsidR="009F0FF3" w:rsidRDefault="009F0FF3" w:rsidP="00EE44EF"/>
    <w:p w:rsidR="007A0C39" w:rsidRDefault="009F0FF3" w:rsidP="00EE44EF">
      <w:r w:rsidRPr="0037186D">
        <w:t xml:space="preserve">Meanwhil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noteIndex" : 0 }, "schema" : "https://github.com/citation-style-language/schema/raw/master/csl-citation.json" }</w:instrText>
      </w:r>
      <w:r>
        <w:fldChar w:fldCharType="separate"/>
      </w:r>
      <w:r w:rsidRPr="00CE2B0D">
        <w:rPr>
          <w:noProof/>
        </w:rPr>
        <w:t>(Tscharntke et al., 2012)</w:t>
      </w:r>
      <w:r>
        <w:fldChar w:fldCharType="end"/>
      </w:r>
      <w:r>
        <w:t xml:space="preserve">. </w:t>
      </w:r>
      <w:r w:rsidR="005316A3">
        <w:t>Yet, r</w:t>
      </w:r>
      <w:r w:rsidR="007A0C39" w:rsidRPr="007A0C39">
        <w:t xml:space="preserve">eduction in diversity increases vulnerability to climatic and other stresses, raises risks for individual farmers, and </w:t>
      </w:r>
      <w:r w:rsidR="00B815F0">
        <w:t>undermines</w:t>
      </w:r>
      <w:r w:rsidR="007A0C39" w:rsidRPr="007A0C39">
        <w:t xml:space="preserve"> the </w:t>
      </w:r>
      <w:r w:rsidR="00B815F0">
        <w:t>adaptability</w:t>
      </w:r>
      <w:r w:rsidR="007A0C39" w:rsidRPr="007A0C39">
        <w:t xml:space="preserve"> of agriculture</w:t>
      </w:r>
      <w:r w:rsidR="00B815F0">
        <w:t xml:space="preserve"> to </w:t>
      </w:r>
      <w:r w:rsidR="00FB6D02">
        <w:t xml:space="preserve">meet </w:t>
      </w:r>
      <w:r w:rsidR="00B815F0">
        <w:t>future d</w:t>
      </w:r>
      <w:r w:rsidR="00FB6D02">
        <w:t>rivers of change</w:t>
      </w:r>
      <w:r w:rsidR="005316A3">
        <w:t xml:space="preserve"> </w:t>
      </w:r>
      <w:r w:rsidR="005316A3">
        <w:fldChar w:fldCharType="begin" w:fldLock="1"/>
      </w:r>
      <w:r w:rsidR="00B92719">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005316A3">
        <w:fldChar w:fldCharType="separate"/>
      </w:r>
      <w:r w:rsidR="005316A3" w:rsidRPr="00A80D92">
        <w:rPr>
          <w:noProof/>
        </w:rPr>
        <w:t>(Thrupp, 2000)</w:t>
      </w:r>
      <w:r w:rsidR="005316A3">
        <w:fldChar w:fldCharType="end"/>
      </w:r>
      <w:r w:rsidR="005316A3">
        <w:t>.</w:t>
      </w:r>
      <w:r w:rsidR="001F0CC9">
        <w:t xml:space="preserve"> </w:t>
      </w:r>
    </w:p>
    <w:p w:rsidR="00C801EC" w:rsidRDefault="00C801EC" w:rsidP="00EE44EF"/>
    <w:p w:rsidR="005129C5" w:rsidRDefault="00327971" w:rsidP="00A80D92">
      <w:pPr>
        <w:pStyle w:val="Heading2"/>
      </w:pPr>
      <w:bookmarkStart w:id="10" w:name="_Toc517708936"/>
      <w:r>
        <w:t>A</w:t>
      </w:r>
      <w:r w:rsidR="00EE44EF">
        <w:t xml:space="preserve">grobiodiversity </w:t>
      </w:r>
      <w:r>
        <w:t>is undersupplied</w:t>
      </w:r>
      <w:bookmarkEnd w:id="10"/>
    </w:p>
    <w:p w:rsidR="00EE44EF" w:rsidRDefault="00EE44EF" w:rsidP="00EE44EF">
      <w:pPr>
        <w:pStyle w:val="Firstparagraph"/>
      </w:pPr>
    </w:p>
    <w:p w:rsidR="00103681" w:rsidRDefault="003821E7" w:rsidP="00B92719">
      <w:r>
        <w:t>Agrobiodiversity (</w:t>
      </w:r>
      <w:commentRangeStart w:id="11"/>
      <w:r>
        <w:t xml:space="preserve">see Figure 1 </w:t>
      </w:r>
      <w:commentRangeEnd w:id="11"/>
      <w:r w:rsidR="007516E1">
        <w:rPr>
          <w:rStyle w:val="CommentReference"/>
        </w:rPr>
        <w:commentReference w:id="11"/>
      </w:r>
      <w:r>
        <w:t xml:space="preserve">for definition) 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r w:rsidR="00553BA2">
        <w:t>Today,</w:t>
      </w:r>
      <w:r w:rsidR="005129C5">
        <w:t xml:space="preserve"> an increasingly constrained set of plant and animal diversity </w:t>
      </w:r>
      <w:r w:rsidR="00553BA2">
        <w:t xml:space="preserve">is relied upon </w:t>
      </w:r>
      <w:r w:rsidR="005129C5">
        <w:t>for global agricultural production. O</w:t>
      </w:r>
      <w:r w:rsidR="005129C5" w:rsidRPr="00246AFD">
        <w:t xml:space="preserve">nly 15 animal species worldwide account for 90% of livestock production </w:t>
      </w:r>
      <w:r w:rsidR="005129C5" w:rsidRPr="00246AFD">
        <w:fldChar w:fldCharType="begin" w:fldLock="1"/>
      </w:r>
      <w:r w:rsidR="005129C5">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5129C5" w:rsidRPr="00246AFD">
        <w:fldChar w:fldCharType="separate"/>
      </w:r>
      <w:r w:rsidR="005129C5" w:rsidRPr="00246AFD">
        <w:rPr>
          <w:noProof/>
        </w:rPr>
        <w:t>(Villanueva et al., 2004)</w:t>
      </w:r>
      <w:r w:rsidR="005129C5" w:rsidRPr="00246AFD">
        <w:fldChar w:fldCharType="end"/>
      </w:r>
      <w:r w:rsidR="005129C5">
        <w:t xml:space="preserve">. For crops, </w:t>
      </w:r>
      <w:r w:rsidR="00077502">
        <w:t xml:space="preserve">just 12 plant species </w:t>
      </w:r>
      <w:r w:rsidR="00AE0EF5">
        <w:t xml:space="preserve">worldwide </w:t>
      </w:r>
      <w:r w:rsidR="00077502">
        <w:t xml:space="preserve">provide more than 70% of all human calorific intake </w:t>
      </w:r>
      <w:r w:rsidR="00077502">
        <w:fldChar w:fldCharType="begin" w:fldLock="1"/>
      </w:r>
      <w:r w:rsidR="00077502">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077502">
        <w:fldChar w:fldCharType="separate"/>
      </w:r>
      <w:r w:rsidR="00077502" w:rsidRPr="007F3551">
        <w:rPr>
          <w:noProof/>
        </w:rPr>
        <w:t>(Frison et al., 2012)</w:t>
      </w:r>
      <w:r w:rsidR="00077502">
        <w:fldChar w:fldCharType="end"/>
      </w:r>
      <w:r w:rsidR="00077502">
        <w:t xml:space="preserve">. </w:t>
      </w:r>
      <w:r w:rsidR="006E1CDD">
        <w:t xml:space="preserve">Within these species, increasingly few breeds and varieties are responsible for the overwhelming majority of production </w:t>
      </w:r>
      <w:r w:rsidR="006E1CDD">
        <w:fldChar w:fldCharType="begin" w:fldLock="1"/>
      </w:r>
      <w:r w:rsidR="00B05FE0">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006E1CDD">
        <w:fldChar w:fldCharType="separate"/>
      </w:r>
      <w:r w:rsidR="006E1CDD" w:rsidRPr="006E1CDD">
        <w:rPr>
          <w:noProof/>
        </w:rPr>
        <w:t>(FAO, 2015a; Gruber, 2017)</w:t>
      </w:r>
      <w:r w:rsidR="006E1CDD">
        <w:fldChar w:fldCharType="end"/>
      </w:r>
      <w:r w:rsidR="006E1CDD">
        <w:t xml:space="preserve">. </w:t>
      </w:r>
      <w:r w:rsidR="0025025F">
        <w:t>Yet, t</w:t>
      </w:r>
      <w:r w:rsidR="00103681">
        <w:t xml:space="preserve">he ability to grow </w:t>
      </w:r>
      <w:r w:rsidR="00103681" w:rsidRPr="00ED0BAF">
        <w:t>crops</w:t>
      </w:r>
      <w:r w:rsidR="007C19EF">
        <w:t xml:space="preserve"> and graze pastures</w:t>
      </w:r>
      <w:r w:rsidR="00103681" w:rsidRPr="00ED0BAF">
        <w:t xml:space="preserve"> in</w:t>
      </w:r>
      <w:r w:rsidR="00103681">
        <w:t xml:space="preserve"> challenging environments</w:t>
      </w:r>
      <w:r w:rsidR="00103681" w:rsidRPr="00ED0BAF">
        <w:t>, particularly</w:t>
      </w:r>
      <w:r w:rsidR="00103681">
        <w:t xml:space="preserve"> those most affected by climate change,</w:t>
      </w:r>
      <w:r w:rsidR="00103681" w:rsidRPr="00ED0BAF">
        <w:t xml:space="preserve"> will re</w:t>
      </w:r>
      <w:r w:rsidR="00103681">
        <w:t>quire adaptive genetic resource</w:t>
      </w:r>
      <w:r w:rsidR="00AE0EF5">
        <w:t>s</w:t>
      </w:r>
      <w:r w:rsidR="00103681">
        <w:t xml:space="preserve"> and w</w:t>
      </w:r>
      <w:r w:rsidR="00077502">
        <w:t xml:space="preserve">ork by </w:t>
      </w:r>
      <w:r w:rsidR="00077502">
        <w:fldChar w:fldCharType="begin" w:fldLock="1"/>
      </w:r>
      <w:r w:rsidR="00190112">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077502">
        <w:fldChar w:fldCharType="separate"/>
      </w:r>
      <w:r w:rsidR="007516E1">
        <w:rPr>
          <w:noProof/>
        </w:rPr>
        <w:t>Rojas-Downing et al.</w:t>
      </w:r>
      <w:r w:rsidR="00077502" w:rsidRPr="00077502">
        <w:rPr>
          <w:noProof/>
        </w:rPr>
        <w:t xml:space="preserve"> </w:t>
      </w:r>
      <w:r w:rsidR="00077502">
        <w:rPr>
          <w:noProof/>
        </w:rPr>
        <w:t>(</w:t>
      </w:r>
      <w:r w:rsidR="00077502" w:rsidRPr="00077502">
        <w:rPr>
          <w:noProof/>
        </w:rPr>
        <w:t>2017)</w:t>
      </w:r>
      <w:r w:rsidR="00077502">
        <w:fldChar w:fldCharType="end"/>
      </w:r>
      <w:r w:rsidR="00B92719">
        <w:t xml:space="preserve"> suggests </w:t>
      </w:r>
      <w:r w:rsidR="00077502">
        <w:t>c</w:t>
      </w:r>
      <w:r w:rsidR="00B92719" w:rsidRPr="00B92719">
        <w:t>rop and animal diversification are the most promising adaption measures</w:t>
      </w:r>
      <w:r w:rsidR="00E15FC2">
        <w:t xml:space="preserve">. </w:t>
      </w:r>
    </w:p>
    <w:p w:rsidR="00CD1B7B" w:rsidRDefault="00CD1B7B" w:rsidP="00B92719"/>
    <w:p w:rsidR="003821E7" w:rsidRDefault="003821E7" w:rsidP="003821E7">
      <w:r>
        <w:rPr>
          <w:noProof/>
          <w:lang w:eastAsia="en-GB"/>
        </w:rPr>
        <w:drawing>
          <wp:inline distT="0" distB="0" distL="0" distR="0" wp14:anchorId="57558E28" wp14:editId="083B7485">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3821E7" w:rsidRPr="003821E7" w:rsidRDefault="003821E7" w:rsidP="003821E7">
      <w:pPr>
        <w:pStyle w:val="Caption"/>
      </w:pPr>
      <w:bookmarkStart w:id="12"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biodiversity of relevance to food and agriculture) are outlined.</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sidR="007516E1">
        <w:rPr>
          <w:noProof/>
        </w:rPr>
        <w:t>FAO</w:t>
      </w:r>
      <w:r w:rsidRPr="003C0028">
        <w:rPr>
          <w:noProof/>
        </w:rPr>
        <w:t xml:space="preserve"> </w:t>
      </w:r>
      <w:r>
        <w:rPr>
          <w:noProof/>
        </w:rPr>
        <w:t>(</w:t>
      </w:r>
      <w:r w:rsidRPr="003C0028">
        <w:rPr>
          <w:noProof/>
        </w:rPr>
        <w:t>2004)</w:t>
      </w:r>
      <w:r>
        <w:fldChar w:fldCharType="end"/>
      </w:r>
      <w:r>
        <w:t>.</w:t>
      </w:r>
      <w:bookmarkEnd w:id="12"/>
    </w:p>
    <w:p w:rsidR="00722290" w:rsidRDefault="00722290" w:rsidP="00B92719"/>
    <w:p w:rsidR="00607378" w:rsidRDefault="00722290" w:rsidP="00B92719">
      <w:r>
        <w:t xml:space="preserve">The </w:t>
      </w:r>
      <w:r w:rsidR="00DE5EDE">
        <w:t xml:space="preserve">thesis therefore brings this issue into focus by first acknowledging the undersupply of farm animal genetic resources (FAnGR) and plant genetic resources (PGR) </w:t>
      </w:r>
      <w:r w:rsidR="00E90C8E">
        <w:t>globally and second; by exploring measures to increase their supply</w:t>
      </w:r>
      <w:r w:rsidR="00DE5EDE">
        <w:t xml:space="preserve">. </w:t>
      </w:r>
      <w:r w:rsidR="00E90C8E">
        <w:t>FAnGR broadly</w:t>
      </w:r>
      <w:r w:rsidR="00DE5EDE">
        <w:t xml:space="preserve"> </w:t>
      </w:r>
      <w:r w:rsidR="00E90C8E">
        <w:t xml:space="preserve">includes </w:t>
      </w:r>
      <w:r w:rsidR="00DE5EDE" w:rsidRPr="00DE5EDE">
        <w:t>avian and mammalian species</w:t>
      </w:r>
      <w:r w:rsidR="00DE5EDE">
        <w:t xml:space="preserve"> for food production while </w:t>
      </w:r>
      <w:r w:rsidR="00E90C8E">
        <w:t>PGR</w:t>
      </w:r>
      <w:r w:rsidR="00DE5EDE">
        <w:t xml:space="preserve"> </w:t>
      </w:r>
      <w:r w:rsidR="00E90C8E" w:rsidRPr="006E68D8">
        <w:t>compris</w:t>
      </w:r>
      <w:r w:rsidR="00E90C8E">
        <w:t>es</w:t>
      </w:r>
      <w:r w:rsidR="006E68D8" w:rsidRPr="006E68D8">
        <w:t xml:space="preserve"> </w:t>
      </w:r>
      <w:r w:rsidR="006E68D8">
        <w:t>cultivars</w:t>
      </w:r>
      <w:r w:rsidR="006E68D8" w:rsidRPr="006E68D8">
        <w:t xml:space="preserve"> and </w:t>
      </w:r>
      <w:r w:rsidR="006E68D8">
        <w:t>their wild relatives</w:t>
      </w:r>
      <w:r w:rsidR="00B05FE0">
        <w:t xml:space="preserve"> </w:t>
      </w:r>
      <w:r w:rsidR="00B05FE0">
        <w:fldChar w:fldCharType="begin" w:fldLock="1"/>
      </w:r>
      <w:r w:rsidR="009443C0">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rsidR="00B05FE0">
        <w:fldChar w:fldCharType="separate"/>
      </w:r>
      <w:r w:rsidR="00B05FE0" w:rsidRPr="00B05FE0">
        <w:rPr>
          <w:noProof/>
        </w:rPr>
        <w:t>(FAO, 2015b)</w:t>
      </w:r>
      <w:r w:rsidR="00B05FE0">
        <w:fldChar w:fldCharType="end"/>
      </w:r>
      <w:r w:rsidR="006E68D8">
        <w:t>.</w:t>
      </w:r>
      <w:r w:rsidR="00E90C8E">
        <w:t xml:space="preserve"> Both facets of diversity</w:t>
      </w:r>
      <w:r w:rsidR="00DC12C2">
        <w:t xml:space="preserve"> (collectively termed agrobiodiveristy herein)</w:t>
      </w:r>
      <w:r w:rsidR="00E90C8E">
        <w:t xml:space="preserve"> </w:t>
      </w:r>
      <w:commentRangeStart w:id="13"/>
      <w:r w:rsidR="00E90C8E">
        <w:t xml:space="preserve">have been relatively </w:t>
      </w:r>
      <w:commentRangeEnd w:id="13"/>
      <w:r w:rsidR="0025025F">
        <w:rPr>
          <w:rStyle w:val="CommentReference"/>
        </w:rPr>
        <w:commentReference w:id="13"/>
      </w:r>
      <w:r w:rsidR="00E90C8E">
        <w:t xml:space="preserve">understudied in the </w:t>
      </w:r>
      <w:r w:rsidR="009443C0">
        <w:t>economic</w:t>
      </w:r>
      <w:r w:rsidR="00E90C8E">
        <w:t xml:space="preserve"> literature</w:t>
      </w:r>
      <w:r w:rsidR="009443C0">
        <w:t xml:space="preserve"> </w:t>
      </w:r>
      <w:r w:rsidR="00E90C8E">
        <w:t>(</w:t>
      </w:r>
      <w:r w:rsidR="00E0053B">
        <w:t xml:space="preserve">though </w:t>
      </w:r>
      <w:r w:rsidR="009443C0">
        <w:t xml:space="preserve">work by </w:t>
      </w:r>
      <w:r w:rsidR="009443C0">
        <w:fldChar w:fldCharType="begin" w:fldLock="1"/>
      </w:r>
      <w:r w:rsidR="007D6E6D">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009443C0">
        <w:fldChar w:fldCharType="separate"/>
      </w:r>
      <w:r w:rsidR="009443C0">
        <w:rPr>
          <w:noProof/>
        </w:rPr>
        <w:t>Bioversity International</w:t>
      </w:r>
      <w:r w:rsidR="009443C0" w:rsidRPr="009443C0">
        <w:rPr>
          <w:noProof/>
        </w:rPr>
        <w:t xml:space="preserve"> </w:t>
      </w:r>
      <w:r w:rsidR="009443C0">
        <w:rPr>
          <w:noProof/>
        </w:rPr>
        <w:t>(</w:t>
      </w:r>
      <w:r w:rsidR="009443C0" w:rsidRPr="009443C0">
        <w:rPr>
          <w:noProof/>
        </w:rPr>
        <w:t>2018)</w:t>
      </w:r>
      <w:r w:rsidR="009443C0">
        <w:fldChar w:fldCharType="end"/>
      </w:r>
      <w:r w:rsidR="009443C0">
        <w:t xml:space="preserve"> </w:t>
      </w:r>
      <w:r w:rsidR="00E0053B">
        <w:t>should be acknowledged</w:t>
      </w:r>
      <w:r w:rsidR="009443C0">
        <w:rPr>
          <w:rStyle w:val="FootnoteReference"/>
        </w:rPr>
        <w:footnoteReference w:id="1"/>
      </w:r>
      <w:r w:rsidR="00E0053B">
        <w:t>).</w:t>
      </w:r>
      <w:r w:rsidR="00E90C8E">
        <w:t xml:space="preserve">  </w:t>
      </w:r>
      <w:r w:rsidR="006E68D8">
        <w:t xml:space="preserve"> </w:t>
      </w:r>
      <w:r w:rsidR="00E90C8E">
        <w:t>The</w:t>
      </w:r>
      <w:r w:rsidR="00687B72">
        <w:t xml:space="preserve"> </w:t>
      </w:r>
      <w:r w:rsidR="00687B72" w:rsidRPr="00687B72">
        <w:t>Intergovernmental Science-Policy Platform on Biodiversity and Ecosystem Services</w:t>
      </w:r>
      <w:r w:rsidR="00687B72">
        <w:t xml:space="preserve"> </w:t>
      </w:r>
      <w:r w:rsidR="00687B72">
        <w:fldChar w:fldCharType="begin" w:fldLock="1"/>
      </w:r>
      <w:r w:rsidR="00736319">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00687B72">
        <w:fldChar w:fldCharType="separate"/>
      </w:r>
      <w:r w:rsidR="00687B72" w:rsidRPr="00687B72">
        <w:rPr>
          <w:noProof/>
        </w:rPr>
        <w:t>(IPBES, 2018)</w:t>
      </w:r>
      <w:r w:rsidR="00687B72">
        <w:fldChar w:fldCharType="end"/>
      </w:r>
      <w:r w:rsidR="00687B72" w:rsidRPr="00687B72">
        <w:t xml:space="preserve"> </w:t>
      </w:r>
      <w:r w:rsidR="0034710D">
        <w:t>has outlined the need to invest in biodiversity and ecosystem services and suggests such investments make sound economic sense</w:t>
      </w:r>
      <w:r w:rsidR="007516E1">
        <w:t xml:space="preserve">, </w:t>
      </w:r>
      <w:r w:rsidR="006654A1">
        <w:t>i.e. the benefits g</w:t>
      </w:r>
      <w:r w:rsidR="007516E1">
        <w:t>enerally far outweigh the costs</w:t>
      </w:r>
      <w:r w:rsidR="0034710D">
        <w:t xml:space="preserve">. </w:t>
      </w:r>
      <w:r w:rsidR="00456CAF">
        <w:t>But w</w:t>
      </w:r>
      <w:r w:rsidR="00E15FC2">
        <w:t xml:space="preserve">hile much work has explored the costs and benefits of preserving </w:t>
      </w:r>
      <w:r w:rsidR="007D6E6D">
        <w:t>“</w:t>
      </w:r>
      <w:r w:rsidR="00E15FC2">
        <w:t>naturally occurring</w:t>
      </w:r>
      <w:r w:rsidR="007D6E6D">
        <w:t>”</w:t>
      </w:r>
      <w:r w:rsidR="00E15FC2">
        <w:t xml:space="preserve"> biodiversity</w:t>
      </w:r>
      <w:r w:rsidR="00736319">
        <w:t xml:space="preserve">, </w:t>
      </w:r>
      <w:r w:rsidR="00E15FC2">
        <w:t>much less has focused on</w:t>
      </w:r>
      <w:r w:rsidR="00456CAF">
        <w:t xml:space="preserve"> the </w:t>
      </w:r>
      <w:r w:rsidR="007D6E6D">
        <w:t>supply and demand side aspects</w:t>
      </w:r>
      <w:r w:rsidR="00456CAF">
        <w:t xml:space="preserve"> of agrobiodiveristy</w:t>
      </w:r>
      <w:r w:rsidR="007D6E6D">
        <w:t xml:space="preserve"> conservation. </w:t>
      </w:r>
    </w:p>
    <w:p w:rsidR="00456CAF" w:rsidRDefault="00456CAF" w:rsidP="00B92719"/>
    <w:p w:rsidR="00EE44EF" w:rsidRDefault="004013D1" w:rsidP="00EE44EF">
      <w:r>
        <w:t xml:space="preserve">Recent work by </w:t>
      </w:r>
      <w:r w:rsidR="00855160" w:rsidRPr="00855160">
        <w:t xml:space="preserve">The Economics of </w:t>
      </w:r>
      <w:r w:rsidR="00855160">
        <w:t xml:space="preserve">Ecosystems and Biodiversity for </w:t>
      </w:r>
      <w:r w:rsidR="00855160" w:rsidRPr="00855160">
        <w:t>Agriculture and Food (</w:t>
      </w:r>
      <w:proofErr w:type="spellStart"/>
      <w:r w:rsidR="00855160" w:rsidRPr="00855160">
        <w:t>TEEBAgriFood</w:t>
      </w:r>
      <w:proofErr w:type="spellEnd"/>
      <w:r w:rsidR="00855160" w:rsidRPr="00855160">
        <w:t>)</w:t>
      </w:r>
      <w:r>
        <w:t xml:space="preserve"> </w:t>
      </w:r>
      <w:r w:rsidR="00AF1A87">
        <w:t>has stressed</w:t>
      </w:r>
      <w:r>
        <w:t xml:space="preserve"> the importance of </w:t>
      </w:r>
      <w:commentRangeStart w:id="14"/>
      <w:r>
        <w:t>valuing natural capital in agroecosystems</w:t>
      </w:r>
      <w:r w:rsidR="00E15FC2">
        <w:t xml:space="preserve"> and the need to invest </w:t>
      </w:r>
      <w:commentRangeEnd w:id="14"/>
      <w:r w:rsidR="0025025F">
        <w:rPr>
          <w:rStyle w:val="CommentReference"/>
        </w:rPr>
        <w:commentReference w:id="14"/>
      </w:r>
      <w:r w:rsidR="00E15FC2">
        <w:t xml:space="preserve">in </w:t>
      </w:r>
      <w:r w:rsidR="00522C0C">
        <w:t>agro-bio</w:t>
      </w:r>
      <w:r w:rsidR="00E15FC2">
        <w:t>diversity for future food security</w:t>
      </w:r>
      <w:r w:rsidR="00522C0C">
        <w:t xml:space="preserve"> </w:t>
      </w:r>
      <w:r w:rsidR="001B47F6">
        <w:fldChar w:fldCharType="begin" w:fldLock="1"/>
      </w:r>
      <w:r w:rsidR="001B47F6">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001B47F6">
        <w:fldChar w:fldCharType="separate"/>
      </w:r>
      <w:r w:rsidR="001B47F6" w:rsidRPr="001B47F6">
        <w:rPr>
          <w:noProof/>
        </w:rPr>
        <w:t>(TEEB, 2018)</w:t>
      </w:r>
      <w:r w:rsidR="001B47F6">
        <w:fldChar w:fldCharType="end"/>
      </w:r>
      <w:r w:rsidR="00B73D75">
        <w:t xml:space="preserve">. </w:t>
      </w:r>
      <w:r w:rsidR="00A9041A">
        <w:t>Diversity is a public good not captured by markets</w:t>
      </w:r>
      <w:r w:rsidR="00BC36D6">
        <w:t xml:space="preserve"> because it </w:t>
      </w:r>
      <w:r w:rsidR="00522C0C">
        <w:t>lacks</w:t>
      </w:r>
      <w:r w:rsidR="00DC19BF">
        <w:t xml:space="preserve"> an explicit market value</w:t>
      </w:r>
      <w:r w:rsidR="00934DE5">
        <w:t xml:space="preserve"> and is therefore not reflected in the true cost of food production</w:t>
      </w:r>
      <w:r w:rsidR="00A9041A">
        <w:t xml:space="preserve">. </w:t>
      </w:r>
      <w:commentRangeStart w:id="15"/>
      <w:r w:rsidR="00A9041A">
        <w:t>This means diversity is often undersupplied through conventional markets and institutions</w:t>
      </w:r>
      <w:r w:rsidR="00DC19BF">
        <w:t>, resulting in a market failure since diversity is not supplied at socially optimal levels</w:t>
      </w:r>
      <w:r w:rsidR="007D6E6D">
        <w:t xml:space="preserve"> </w:t>
      </w:r>
      <w:r w:rsidR="007D6E6D">
        <w:fldChar w:fldCharType="begin" w:fldLock="1"/>
      </w:r>
      <w:r w:rsidR="00750B6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007D6E6D">
        <w:fldChar w:fldCharType="separate"/>
      </w:r>
      <w:r w:rsidR="007D6E6D" w:rsidRPr="007D6E6D">
        <w:rPr>
          <w:noProof/>
        </w:rPr>
        <w:t>(Pearce and Moran, 1994)</w:t>
      </w:r>
      <w:r w:rsidR="007D6E6D">
        <w:fldChar w:fldCharType="end"/>
      </w:r>
      <w:r w:rsidR="00522C0C">
        <w:t>; alth</w:t>
      </w:r>
      <w:r w:rsidR="00934DE5">
        <w:t xml:space="preserve">ough what these levels are </w:t>
      </w:r>
      <w:r w:rsidR="00522C0C">
        <w:t>remains up for debate</w:t>
      </w:r>
      <w:commentRangeEnd w:id="15"/>
      <w:r w:rsidR="0025025F">
        <w:rPr>
          <w:rStyle w:val="CommentReference"/>
        </w:rPr>
        <w:commentReference w:id="15"/>
      </w:r>
      <w:r w:rsidR="00A9041A">
        <w:t xml:space="preserve">. </w:t>
      </w:r>
      <w:r w:rsidR="00934DE5">
        <w:t xml:space="preserve">This has resulted in the homogenisation of production landscapes worldwide </w:t>
      </w:r>
      <w:r w:rsidR="00934DE5">
        <w:fldChar w:fldCharType="begin" w:fldLock="1"/>
      </w:r>
      <w:r w:rsidR="001B7C22">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934DE5">
        <w:fldChar w:fldCharType="separate"/>
      </w:r>
      <w:r w:rsidR="00934DE5" w:rsidRPr="00D56F1E">
        <w:rPr>
          <w:noProof/>
        </w:rPr>
        <w:t>(IPES-Food, 2016)</w:t>
      </w:r>
      <w:r w:rsidR="00934DE5">
        <w:fldChar w:fldCharType="end"/>
      </w:r>
      <w:r w:rsidR="00FF3557">
        <w:t xml:space="preserve"> and c</w:t>
      </w:r>
      <w:r w:rsidR="00A9041A">
        <w:t xml:space="preserve">orrective measures are therefore </w:t>
      </w:r>
      <w:r w:rsidR="00FF3557">
        <w:t xml:space="preserve">necessary </w:t>
      </w:r>
      <w:r w:rsidR="00A9041A">
        <w:t>to supply more diversity</w:t>
      </w:r>
      <w:r w:rsidR="009A0A6F">
        <w:t xml:space="preserve"> through policies that govern food production and biological resource use</w:t>
      </w:r>
      <w:r w:rsidR="00A9041A">
        <w:t xml:space="preserve">. </w:t>
      </w:r>
    </w:p>
    <w:p w:rsidR="00411A92" w:rsidRDefault="00EE44EF" w:rsidP="00411A92">
      <w:pPr>
        <w:pStyle w:val="Heading2"/>
      </w:pPr>
      <w:bookmarkStart w:id="16" w:name="_Toc517708937"/>
      <w:r>
        <w:t xml:space="preserve">Economic </w:t>
      </w:r>
      <w:r w:rsidR="00FF3557">
        <w:t>i</w:t>
      </w:r>
      <w:r w:rsidR="007364DB">
        <w:t>ncentives</w:t>
      </w:r>
      <w:r>
        <w:t xml:space="preserve"> to supply more diversity</w:t>
      </w:r>
      <w:bookmarkEnd w:id="16"/>
    </w:p>
    <w:p w:rsidR="00F9425D" w:rsidRPr="00F9425D" w:rsidRDefault="00F9425D" w:rsidP="00F9425D">
      <w:pPr>
        <w:pStyle w:val="Firstparagraph"/>
      </w:pPr>
    </w:p>
    <w:p w:rsidR="00B709BE" w:rsidRDefault="00FF3557" w:rsidP="00411A92">
      <w:r>
        <w:t xml:space="preserve">Economic </w:t>
      </w:r>
      <w:r w:rsidR="007364DB">
        <w:t xml:space="preserve">incentives </w:t>
      </w:r>
      <w:r>
        <w:t xml:space="preserve">provide a means to address market failures through </w:t>
      </w:r>
      <w:commentRangeStart w:id="17"/>
      <w:r>
        <w:t xml:space="preserve">a range of </w:t>
      </w:r>
      <w:commentRangeEnd w:id="17"/>
      <w:r w:rsidR="00C6654C">
        <w:rPr>
          <w:rStyle w:val="CommentReference"/>
        </w:rPr>
        <w:commentReference w:id="17"/>
      </w:r>
      <w:r>
        <w:t xml:space="preserve">policy tools </w:t>
      </w:r>
      <w:r w:rsidR="007A2F16">
        <w:t xml:space="preserve">including </w:t>
      </w:r>
      <w:r>
        <w:t>regulation, taxation, certification</w:t>
      </w:r>
      <w:r w:rsidR="003B6F47">
        <w:t xml:space="preserve">, </w:t>
      </w:r>
      <w:r>
        <w:t xml:space="preserve">and </w:t>
      </w:r>
      <w:r w:rsidR="00B346C7">
        <w:t>subsides</w:t>
      </w:r>
      <w:r>
        <w:t>.</w:t>
      </w:r>
      <w:r w:rsidR="007A2F16">
        <w:t xml:space="preserve"> </w:t>
      </w:r>
      <w:r w:rsidR="007364DB">
        <w:t xml:space="preserve">Incentives work by influencing the behaviours of actors and firms </w:t>
      </w:r>
      <w:r w:rsidR="008628D7">
        <w:t>through the alteration</w:t>
      </w:r>
      <w:r w:rsidR="007364DB">
        <w:t xml:space="preserve"> </w:t>
      </w:r>
      <w:r w:rsidR="00C6654C">
        <w:t xml:space="preserve">of </w:t>
      </w:r>
      <w:r w:rsidR="007364DB">
        <w:t>market signals</w:t>
      </w:r>
      <w:r w:rsidR="008628D7">
        <w:t>;</w:t>
      </w:r>
      <w:r w:rsidR="008628D7" w:rsidRPr="008628D7">
        <w:t xml:space="preserve"> </w:t>
      </w:r>
      <w:r w:rsidR="008628D7">
        <w:t xml:space="preserve">thus correcting for market failure </w:t>
      </w:r>
      <w:r w:rsidR="001B7C22">
        <w:fldChar w:fldCharType="begin" w:fldLock="1"/>
      </w:r>
      <w:r w:rsidR="001C2D49">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1B7C22">
        <w:fldChar w:fldCharType="separate"/>
      </w:r>
      <w:r w:rsidR="001B7C22" w:rsidRPr="001B7C22">
        <w:rPr>
          <w:noProof/>
        </w:rPr>
        <w:t>(Tietenberg and Lewis, 2018)</w:t>
      </w:r>
      <w:r w:rsidR="001B7C22">
        <w:fldChar w:fldCharType="end"/>
      </w:r>
      <w:r w:rsidR="008628D7">
        <w:t xml:space="preserve">. </w:t>
      </w:r>
      <w:r w:rsidR="00104856">
        <w:t>Incentive schemes</w:t>
      </w:r>
      <w:r w:rsidR="00D239FE">
        <w:t xml:space="preserve"> </w:t>
      </w:r>
      <w:r w:rsidR="00251AC9">
        <w:t>have become</w:t>
      </w:r>
      <w:r w:rsidR="00D239FE">
        <w:t xml:space="preserve"> an increasingly popular way to address a range of environmental problems, including biodiversity loss.</w:t>
      </w:r>
      <w:r w:rsidR="00CD0D4D">
        <w:t xml:space="preserve"> </w:t>
      </w:r>
      <w:r w:rsidR="00251AC9">
        <w:t>Incentives</w:t>
      </w:r>
      <w:r w:rsidR="00342B3D">
        <w:t xml:space="preserve"> have been </w:t>
      </w:r>
      <w:r w:rsidR="00750B6B">
        <w:t>promoted</w:t>
      </w:r>
      <w:r w:rsidR="00342B3D">
        <w:t xml:space="preserve"> because they offer more flexibility than traditional ‘command and control’ policies that require agents and firms to adhere to minimum standards or regulations. </w:t>
      </w:r>
    </w:p>
    <w:p w:rsidR="00B709BE" w:rsidRDefault="00B709BE" w:rsidP="00411A92"/>
    <w:p w:rsidR="00251AC9" w:rsidRDefault="00411A92" w:rsidP="00411A92">
      <w:r>
        <w:t>This</w:t>
      </w:r>
      <w:r w:rsidR="00251AC9">
        <w:t xml:space="preserve"> focus</w:t>
      </w:r>
      <w:r>
        <w:t xml:space="preserve"> has been particularly evident in payments for ecosystem services (PES) schemes that reward landown</w:t>
      </w:r>
      <w:r w:rsidR="00750B6B">
        <w:t>ers for supplying public goods</w:t>
      </w:r>
      <w:r>
        <w:t xml:space="preserve">. PES are voluntary </w:t>
      </w:r>
      <w:r w:rsidR="00251AC9">
        <w:t xml:space="preserve">incentive </w:t>
      </w:r>
      <w:r>
        <w:t xml:space="preserve">schemes where land managers can opt to supply a pre-defined service for a conservation payment, conditional on certain </w:t>
      </w:r>
      <w:r w:rsidR="00251AC9">
        <w:t>contractual obligations</w:t>
      </w:r>
      <w:r>
        <w:t xml:space="preserve"> between the service provider and beneficiary </w:t>
      </w:r>
      <w:r w:rsidR="00750B6B">
        <w:fldChar w:fldCharType="begin" w:fldLock="1"/>
      </w:r>
      <w:r w:rsidR="00804B1C">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00750B6B">
        <w:fldChar w:fldCharType="separate"/>
      </w:r>
      <w:r w:rsidR="00750B6B" w:rsidRPr="00750B6B">
        <w:rPr>
          <w:noProof/>
        </w:rPr>
        <w:t>(Farley and Costanza, 2010)</w:t>
      </w:r>
      <w:r w:rsidR="00750B6B">
        <w:fldChar w:fldCharType="end"/>
      </w:r>
      <w:r w:rsidR="00750B6B">
        <w:t xml:space="preserve">. </w:t>
      </w:r>
    </w:p>
    <w:p w:rsidR="00251AC9" w:rsidRDefault="00251AC9" w:rsidP="00411A92"/>
    <w:p w:rsidR="00C95500" w:rsidRDefault="00B709BE" w:rsidP="00C95500">
      <w:r>
        <w:t>W</w:t>
      </w:r>
      <w:r>
        <w:rPr>
          <w:sz w:val="23"/>
          <w:szCs w:val="23"/>
        </w:rPr>
        <w:t xml:space="preserve">hile economic incentives for conservation are </w:t>
      </w:r>
      <w:r w:rsidR="00251AC9">
        <w:rPr>
          <w:sz w:val="23"/>
          <w:szCs w:val="23"/>
        </w:rPr>
        <w:t>proving more popular</w:t>
      </w:r>
      <w:r>
        <w:rPr>
          <w:sz w:val="23"/>
          <w:szCs w:val="23"/>
        </w:rPr>
        <w:t xml:space="preserve"> worldwide,</w:t>
      </w:r>
      <w:r w:rsidR="00FF2CD6">
        <w:rPr>
          <w:sz w:val="23"/>
          <w:szCs w:val="23"/>
        </w:rPr>
        <w:t xml:space="preserve"> a </w:t>
      </w:r>
      <w:commentRangeStart w:id="18"/>
      <w:r w:rsidR="00FF2CD6">
        <w:rPr>
          <w:sz w:val="23"/>
          <w:szCs w:val="23"/>
        </w:rPr>
        <w:t>major constraint is funding limitations for conservation activities</w:t>
      </w:r>
      <w:commentRangeEnd w:id="18"/>
      <w:r w:rsidR="00C6654C">
        <w:rPr>
          <w:rStyle w:val="CommentReference"/>
        </w:rPr>
        <w:commentReference w:id="18"/>
      </w:r>
      <w:r w:rsidR="00FF2CD6">
        <w:rPr>
          <w:sz w:val="23"/>
          <w:szCs w:val="23"/>
        </w:rPr>
        <w:t>. Advancing our understanding of the cost effectiveness associated with different</w:t>
      </w:r>
      <w:r w:rsidR="005D0D57">
        <w:rPr>
          <w:sz w:val="23"/>
          <w:szCs w:val="23"/>
        </w:rPr>
        <w:t xml:space="preserve"> </w:t>
      </w:r>
      <w:r w:rsidR="00FF2CD6">
        <w:t xml:space="preserve">scheme designs </w:t>
      </w:r>
      <w:r w:rsidR="00321A38">
        <w:t xml:space="preserve">is necessary and while </w:t>
      </w:r>
      <w:r w:rsidR="00C95500">
        <w:t xml:space="preserve">this </w:t>
      </w:r>
      <w:r w:rsidR="005D0D57">
        <w:t>has be</w:t>
      </w:r>
      <w:r w:rsidR="00750B6B">
        <w:t>en relatively well studied for some aspects of</w:t>
      </w:r>
      <w:r w:rsidR="005D0D57">
        <w:t xml:space="preserve"> biodiversity </w:t>
      </w:r>
      <w:r w:rsidR="00750B6B">
        <w:t xml:space="preserve">conservation </w:t>
      </w:r>
      <w:r w:rsidR="00321A38">
        <w:t>it</w:t>
      </w:r>
      <w:r w:rsidR="005D0D57">
        <w:t xml:space="preserve"> </w:t>
      </w:r>
      <w:r w:rsidR="00FF2CD6">
        <w:t xml:space="preserve">remains </w:t>
      </w:r>
      <w:r w:rsidR="008628D7">
        <w:t>comparatively underexplored</w:t>
      </w:r>
      <w:r w:rsidR="00FF2CD6">
        <w:t xml:space="preserve"> </w:t>
      </w:r>
      <w:r w:rsidR="005D0D57">
        <w:t xml:space="preserve">in the context of agrobiodiveristy. Exploration of the </w:t>
      </w:r>
      <w:r w:rsidR="00750B6B">
        <w:t>latter</w:t>
      </w:r>
      <w:r w:rsidR="005D0D57">
        <w:t xml:space="preserve"> </w:t>
      </w:r>
      <w:r w:rsidR="008628D7">
        <w:t xml:space="preserve">may provide empirical basis </w:t>
      </w:r>
      <w:r w:rsidR="00FF2CD6">
        <w:t xml:space="preserve">to </w:t>
      </w:r>
      <w:r w:rsidR="008628D7">
        <w:t>improve</w:t>
      </w:r>
      <w:r w:rsidR="005426A4">
        <w:t xml:space="preserve"> </w:t>
      </w:r>
      <w:r w:rsidR="00750B6B">
        <w:t>the</w:t>
      </w:r>
      <w:r w:rsidR="008628D7">
        <w:t xml:space="preserve"> design </w:t>
      </w:r>
      <w:r w:rsidR="00750B6B">
        <w:t xml:space="preserve">of schemes </w:t>
      </w:r>
      <w:r w:rsidR="008628D7">
        <w:t xml:space="preserve">for better </w:t>
      </w:r>
      <w:r w:rsidR="00FF2CD6">
        <w:t>conservation outcomes</w:t>
      </w:r>
      <w:r w:rsidR="00F96F98">
        <w:t>.</w:t>
      </w:r>
      <w:r w:rsidR="000735D0">
        <w:t xml:space="preserve"> </w:t>
      </w:r>
      <w:r w:rsidR="00750B6B">
        <w:t>In this context, t</w:t>
      </w:r>
      <w:r w:rsidR="004C2F9E">
        <w:t>he technical design of schemes themselves may render them less effective at conserving certain value attributes of diversity</w:t>
      </w:r>
      <w:r w:rsidR="00C95500">
        <w:t xml:space="preserve"> </w:t>
      </w:r>
      <w:r w:rsidR="00C95500">
        <w:fldChar w:fldCharType="begin" w:fldLock="1"/>
      </w:r>
      <w:r w:rsidR="00C95500">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C95500">
        <w:fldChar w:fldCharType="separate"/>
      </w:r>
      <w:r w:rsidR="00C95500" w:rsidRPr="001C2D49">
        <w:rPr>
          <w:noProof/>
        </w:rPr>
        <w:t>(Börner et al., 2017)</w:t>
      </w:r>
      <w:r w:rsidR="00C95500">
        <w:fldChar w:fldCharType="end"/>
      </w:r>
      <w:r w:rsidR="00C95500">
        <w:t xml:space="preserve"> while approaches used to award contracts for supplying conservation services have also been shown to vary in efficiency </w:t>
      </w:r>
      <w:r w:rsidR="00C95500">
        <w:fldChar w:fldCharType="begin" w:fldLock="1"/>
      </w:r>
      <w:r w:rsidR="00BA0D41">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301-4797", "author" : [ { "dropping-particle" : "", "family" : "Duke", "given" : "Joshua M", "non-dropping-particle" : "", "parse-names" : false, "suffix" : "" }, { "dropping-particle" : "", "family" : "Dundas", "given" : "Steven J", "non-dropping-particle" : "", "parse-names" : false, "suffix" : "" }, { "dropping-particle" : "", "family" : "Messer", "given" : "Kent D", "non-dropping-particle" : "", "parse-names" : false, "suffix" : "" } ], "container-title" : "Journal of Environmental Management", "id" : "ITEM-2", "issued" : { "date-parts" : [ [ "2013" ] ] }, "page" : "126-133", "publisher" : "Elsevier", "title" : "Cost-effective conservation planning: lessons from economics", "type" : "article-journal", "volume" : "125" }, "uris" : [ "http://www.mendeley.com/documents/?uuid=efac18fb-c0b9-4389-b5a2-30beb8186bfa" ] } ], "mendeley" : { "formattedCitation" : "(Windle and Rolfe, 2008; Duke et al., 2013)", "plainTextFormattedCitation" : "(Windle and Rolfe, 2008; Duke et al., 2013)", "previouslyFormattedCitation" : "(Windle and Rolfe, 2008; Duke et al., 2013)" }, "properties" : { "noteIndex" : 0 }, "schema" : "https://github.com/citation-style-language/schema/raw/master/csl-citation.json" }</w:instrText>
      </w:r>
      <w:r w:rsidR="00C95500">
        <w:fldChar w:fldCharType="separate"/>
      </w:r>
      <w:r w:rsidR="00C95500" w:rsidRPr="00F211C1">
        <w:rPr>
          <w:noProof/>
        </w:rPr>
        <w:t>(Windle and Rolfe, 2008; Duke et al., 2013)</w:t>
      </w:r>
      <w:r w:rsidR="00C95500">
        <w:fldChar w:fldCharType="end"/>
      </w:r>
      <w:r w:rsidR="00C95500">
        <w:t xml:space="preserve">. </w:t>
      </w:r>
    </w:p>
    <w:p w:rsidR="00405425" w:rsidRDefault="00C95500" w:rsidP="00411A92">
      <w:r>
        <w:t xml:space="preserve">   </w:t>
      </w:r>
    </w:p>
    <w:p w:rsidR="000735D0" w:rsidRDefault="00251AC9" w:rsidP="00411A92">
      <w:r>
        <w:t xml:space="preserve">PES type schemes have been formally adopted for plant and </w:t>
      </w:r>
      <w:r w:rsidR="00152510">
        <w:t xml:space="preserve">farm </w:t>
      </w:r>
      <w:r>
        <w:t xml:space="preserve">animal genetic resources conservation in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noteIndex" : 0 }, "schema" : "https://github.com/citation-style-language/schema/raw/master/csl-citation.json" }</w:instrText>
      </w:r>
      <w:r>
        <w:fldChar w:fldCharType="separate"/>
      </w:r>
      <w:r w:rsidRPr="009403AF">
        <w:rPr>
          <w:noProof/>
        </w:rPr>
        <w:t>(Kompan et al., 2014; Poudel, 2015)</w:t>
      </w:r>
      <w:r>
        <w:fldChar w:fldCharType="end"/>
      </w:r>
      <w:r>
        <w:t xml:space="preserve"> but are relatively scarce on the global stage. Most schemes (though not all) provide payments to compensate </w:t>
      </w:r>
      <w:r w:rsidRPr="00023576">
        <w:t>yield gaps between traditional and improved varieties</w:t>
      </w:r>
      <w:r>
        <w:t>/breeds</w:t>
      </w:r>
      <w:r w:rsidR="0025202E">
        <w:t xml:space="preserve"> (</w:t>
      </w:r>
      <w:r w:rsidR="0025202E">
        <w:fldChar w:fldCharType="begin" w:fldLock="1"/>
      </w:r>
      <w:r w:rsidR="001C2D49">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noteIndex" : 0 }, "schema" : "https://github.com/citation-style-language/schema/raw/master/csl-citation.json" }</w:instrText>
      </w:r>
      <w:r w:rsidR="0025202E">
        <w:fldChar w:fldCharType="separate"/>
      </w:r>
      <w:r w:rsidR="0025202E" w:rsidRPr="00837283">
        <w:rPr>
          <w:noProof/>
        </w:rPr>
        <w:t>Bojkovski et al., 2015)</w:t>
      </w:r>
      <w:r w:rsidR="0025202E">
        <w:fldChar w:fldCharType="end"/>
      </w:r>
      <w:r>
        <w:t>.</w:t>
      </w:r>
      <w:r w:rsidR="00152510">
        <w:t xml:space="preserve"> What </w:t>
      </w:r>
      <w:r w:rsidR="0032232A">
        <w:t>most</w:t>
      </w:r>
      <w:r w:rsidR="00152510">
        <w:t xml:space="preserve"> do not do is rationalise support based on different functions of cost and benefit</w:t>
      </w:r>
      <w:r w:rsidR="0032232A">
        <w:t xml:space="preserve"> (or endangerment)</w:t>
      </w:r>
      <w:r w:rsidR="00152510">
        <w:t xml:space="preserve">. </w:t>
      </w:r>
      <w:r w:rsidR="00331008">
        <w:t xml:space="preserve">This shortfall is important since it means the selection of conservation agents (and ultimately the target of conservation effort) is not optimised for some objective, such as minimisation of cost or maximisation of diversity. </w:t>
      </w:r>
    </w:p>
    <w:p w:rsidR="000735D0" w:rsidRDefault="000735D0" w:rsidP="00411A92"/>
    <w:p w:rsidR="00230D14" w:rsidRDefault="00331008" w:rsidP="00AF10EE">
      <w:r>
        <w:t xml:space="preserve">To improve </w:t>
      </w:r>
      <w:r w:rsidR="00940B3D">
        <w:t>conservation outcomes</w:t>
      </w:r>
      <w:r w:rsidR="000735D0">
        <w:t>,</w:t>
      </w:r>
      <w:r w:rsidR="00940B3D">
        <w:t xml:space="preserve"> it is necessary to incorporate such factors into the design of future incentive instruments. </w:t>
      </w:r>
      <w:r w:rsidR="00411A92">
        <w:t>Additionally, t</w:t>
      </w:r>
      <w:r w:rsidR="00321A38">
        <w:t xml:space="preserve">he use of incentive </w:t>
      </w:r>
      <w:r w:rsidR="00411A92">
        <w:t xml:space="preserve">schemes raises broader questions concerning fairness and distribution effects </w:t>
      </w:r>
      <w:r w:rsidR="00411A92">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rsidR="00411A92">
        <w:fldChar w:fldCharType="separate"/>
      </w:r>
      <w:r w:rsidR="00F211C1" w:rsidRPr="00F211C1">
        <w:rPr>
          <w:noProof/>
        </w:rPr>
        <w:t>(Wunder, 2007; Jack et al., 2008; Narloch et al., 2013)</w:t>
      </w:r>
      <w:r w:rsidR="00411A92">
        <w:fldChar w:fldCharType="end"/>
      </w:r>
      <w:r w:rsidR="00411A92">
        <w:t xml:space="preserve"> as well as how </w:t>
      </w:r>
      <w:r w:rsidR="00321A38">
        <w:t xml:space="preserve">conservation investments </w:t>
      </w:r>
      <w:r w:rsidR="000735D0">
        <w:t>in agrobiodiveristy</w:t>
      </w:r>
      <w:r w:rsidR="00321A38">
        <w:t xml:space="preserve"> should be ra</w:t>
      </w:r>
      <w:r w:rsidR="000735D0">
        <w:t xml:space="preserve">tionalised to reduce redundancy and maximise returns from </w:t>
      </w:r>
      <w:r w:rsidR="009F0FF3">
        <w:t xml:space="preserve">investments. </w:t>
      </w:r>
      <w:r w:rsidR="000735D0">
        <w:t xml:space="preserve">   </w:t>
      </w:r>
    </w:p>
    <w:p w:rsidR="005429B2" w:rsidRDefault="005429B2" w:rsidP="005429B2">
      <w:pPr>
        <w:pStyle w:val="Heading2"/>
      </w:pPr>
      <w:bookmarkStart w:id="19" w:name="_Toc517708938"/>
      <w:r>
        <w:t>Aims and objectives</w:t>
      </w:r>
      <w:bookmarkEnd w:id="19"/>
    </w:p>
    <w:p w:rsidR="005429B2" w:rsidRDefault="005429B2" w:rsidP="005429B2">
      <w:pPr>
        <w:pStyle w:val="Firstparagraph"/>
      </w:pPr>
    </w:p>
    <w:p w:rsidR="00591B68" w:rsidRPr="00F9425D" w:rsidRDefault="00A8758C" w:rsidP="00D471F3">
      <w:r w:rsidRPr="00D471F3">
        <w:t>The contribution of this the</w:t>
      </w:r>
      <w:r w:rsidR="00194880">
        <w:t>sis lies in the development of</w:t>
      </w:r>
      <w:r w:rsidRPr="00D471F3">
        <w:t xml:space="preserve"> policy-relevant</w:t>
      </w:r>
      <w:r>
        <w:t xml:space="preserve"> interventions that could be used to better support PGR and FAnGR conservation, in response to key </w:t>
      </w:r>
      <w:commentRangeStart w:id="20"/>
      <w:r w:rsidR="00C45EFF">
        <w:t xml:space="preserve">research </w:t>
      </w:r>
      <w:r>
        <w:t xml:space="preserve">challenges </w:t>
      </w:r>
      <w:commentRangeEnd w:id="20"/>
      <w:r w:rsidR="007C6F44">
        <w:rPr>
          <w:rStyle w:val="CommentReference"/>
        </w:rPr>
        <w:commentReference w:id="20"/>
      </w:r>
      <w:r>
        <w:t xml:space="preserve">outlined by </w:t>
      </w:r>
      <w:commentRangeStart w:id="21"/>
      <w:r w:rsidR="00194880">
        <w:fldChar w:fldCharType="begin" w:fldLock="1"/>
      </w:r>
      <w:r w:rsidR="009F0FF3">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00194880">
        <w:fldChar w:fldCharType="separate"/>
      </w:r>
      <w:r w:rsidR="00194880" w:rsidRPr="00194880">
        <w:rPr>
          <w:noProof/>
        </w:rPr>
        <w:t xml:space="preserve">Cardellino and Boyazoglu, </w:t>
      </w:r>
      <w:r w:rsidR="009F0FF3">
        <w:rPr>
          <w:noProof/>
        </w:rPr>
        <w:t>(</w:t>
      </w:r>
      <w:r w:rsidR="00194880" w:rsidRPr="00194880">
        <w:rPr>
          <w:noProof/>
        </w:rPr>
        <w:t>2009)</w:t>
      </w:r>
      <w:r w:rsidR="00194880">
        <w:fldChar w:fldCharType="end"/>
      </w:r>
      <w:commentRangeEnd w:id="21"/>
      <w:r w:rsidR="007C6F44">
        <w:rPr>
          <w:rStyle w:val="CommentReference"/>
        </w:rPr>
        <w:commentReference w:id="21"/>
      </w:r>
      <w:r>
        <w:t xml:space="preserve">. </w:t>
      </w:r>
      <w:r w:rsidR="00077C38">
        <w:t>T</w:t>
      </w:r>
      <w:r w:rsidR="002B4C68" w:rsidRPr="0037186D">
        <w:t>he thesis will provide a clearer picture of the private and public good values attached to rare breed conservation</w:t>
      </w:r>
      <w:r w:rsidR="002B4C68">
        <w:t xml:space="preserve"> and how institutions may be working to ameliorate or exacerbate farm-diversity</w:t>
      </w:r>
      <w:r w:rsidR="002B4C68" w:rsidRPr="0037186D">
        <w:t xml:space="preserve">. </w:t>
      </w:r>
      <w:r w:rsidR="00C45EFF">
        <w:rPr>
          <w:bCs/>
        </w:rPr>
        <w:t>Furthermore, this work</w:t>
      </w:r>
      <w:r w:rsidR="00591B68">
        <w:rPr>
          <w:bCs/>
        </w:rPr>
        <w:t xml:space="preserve"> improves</w:t>
      </w:r>
      <w:r w:rsidR="0037186D" w:rsidRPr="0037186D">
        <w:rPr>
          <w:bCs/>
        </w:rPr>
        <w:t xml:space="preserve"> our understanding of the likely costs of maintaining farm system diversity and the role of supply side instruments and incentives to affect </w:t>
      </w:r>
      <w:r w:rsidR="007D7CD9">
        <w:rPr>
          <w:bCs/>
        </w:rPr>
        <w:t>(</w:t>
      </w:r>
      <w:r w:rsidR="0037186D" w:rsidRPr="0037186D">
        <w:rPr>
          <w:bCs/>
        </w:rPr>
        <w:t>good</w:t>
      </w:r>
      <w:r w:rsidR="007D7CD9">
        <w:rPr>
          <w:bCs/>
        </w:rPr>
        <w:t>)</w:t>
      </w:r>
      <w:r w:rsidR="0037186D" w:rsidRPr="0037186D">
        <w:rPr>
          <w:bCs/>
        </w:rPr>
        <w:t xml:space="preserve"> conservation outcomes</w:t>
      </w:r>
      <w:r w:rsidR="00217798">
        <w:rPr>
          <w:bCs/>
        </w:rPr>
        <w:t>, both in developed and developing countries</w:t>
      </w:r>
      <w:r w:rsidR="0037186D" w:rsidRPr="0037186D">
        <w:rPr>
          <w:bCs/>
        </w:rPr>
        <w:t>.</w:t>
      </w:r>
      <w:r w:rsidR="007D7CD9">
        <w:rPr>
          <w:bCs/>
        </w:rPr>
        <w:t xml:space="preserve"> </w:t>
      </w:r>
    </w:p>
    <w:p w:rsidR="00591B68" w:rsidRDefault="00591B68" w:rsidP="00D471F3">
      <w:pPr>
        <w:rPr>
          <w:bCs/>
        </w:rPr>
      </w:pPr>
    </w:p>
    <w:p w:rsidR="00424BB1" w:rsidRDefault="007D7CD9" w:rsidP="00424BB1">
      <w:r>
        <w:rPr>
          <w:bCs/>
        </w:rPr>
        <w:t>The current</w:t>
      </w:r>
      <w:r>
        <w:t xml:space="preserve"> </w:t>
      </w:r>
      <w:r w:rsidRPr="0037186D">
        <w:t xml:space="preserve">supply of animal </w:t>
      </w:r>
      <w:r>
        <w:t>and, to a lesser extent plant</w:t>
      </w:r>
      <w:r w:rsidRPr="0037186D">
        <w:t xml:space="preserve"> diversity</w:t>
      </w:r>
      <w:r>
        <w:t>,</w:t>
      </w:r>
      <w:r w:rsidRPr="0037186D">
        <w:t xml:space="preserve"> </w:t>
      </w:r>
      <w:r>
        <w:t xml:space="preserve">is explored </w:t>
      </w:r>
      <w:r w:rsidRPr="0037186D">
        <w:t xml:space="preserve">with a view to developing our understanding of the potential cost of supplying more diversity </w:t>
      </w:r>
      <w:r>
        <w:t xml:space="preserve">through </w:t>
      </w:r>
      <w:r w:rsidR="00217798">
        <w:t>incentive</w:t>
      </w:r>
      <w:r w:rsidR="00591B68">
        <w:t xml:space="preserve"> instruments</w:t>
      </w:r>
      <w:r>
        <w:t xml:space="preserve">. </w:t>
      </w:r>
      <w:r w:rsidR="00591B68">
        <w:t xml:space="preserve">The former </w:t>
      </w:r>
      <w:r w:rsidR="00591B68" w:rsidRPr="0037186D">
        <w:t xml:space="preserve">will </w:t>
      </w:r>
      <w:r w:rsidR="00424BB1">
        <w:t xml:space="preserve">broadly </w:t>
      </w:r>
      <w:r w:rsidR="00591B68" w:rsidRPr="0037186D">
        <w:t xml:space="preserve">consider how contractual forms might be </w:t>
      </w:r>
      <w:r w:rsidR="00591B68">
        <w:t>improved</w:t>
      </w:r>
      <w:r w:rsidR="00591B68" w:rsidRPr="0037186D">
        <w:t xml:space="preserve"> under existing </w:t>
      </w:r>
      <w:proofErr w:type="spellStart"/>
      <w:r w:rsidR="00591B68" w:rsidRPr="0037186D">
        <w:t>agri</w:t>
      </w:r>
      <w:proofErr w:type="spellEnd"/>
      <w:r w:rsidR="00591B68" w:rsidRPr="0037186D">
        <w:t xml:space="preserve"> environmental scheme</w:t>
      </w:r>
      <w:r w:rsidR="00591B68">
        <w:t>s</w:t>
      </w:r>
      <w:r w:rsidR="00217798">
        <w:t xml:space="preserve"> (AES)</w:t>
      </w:r>
      <w:r w:rsidR="00591B68" w:rsidRPr="0037186D">
        <w:t xml:space="preserve"> or </w:t>
      </w:r>
      <w:r w:rsidR="00591B68">
        <w:t>developed through</w:t>
      </w:r>
      <w:r w:rsidR="00591B68" w:rsidRPr="0037186D">
        <w:t xml:space="preserve"> stand-alone schemes </w:t>
      </w:r>
      <w:r w:rsidR="00591B68">
        <w:t xml:space="preserve">(e.g. PES) </w:t>
      </w:r>
      <w:r w:rsidR="00591B68" w:rsidRPr="0037186D">
        <w:t>where</w:t>
      </w:r>
      <w:r w:rsidR="00591B68">
        <w:t xml:space="preserve"> producers are rewarded for conservation effort.  </w:t>
      </w:r>
      <w:r w:rsidR="00424BB1">
        <w:t xml:space="preserve">A mixture of diversity and endangerment metrics (e.g. </w:t>
      </w:r>
      <w:r w:rsidR="00424BB1" w:rsidRPr="0037186D">
        <w:t>numerica</w:t>
      </w:r>
      <w:r w:rsidR="00A72FCC">
        <w:t xml:space="preserve">l scarcity of breeding females and </w:t>
      </w:r>
      <w:r w:rsidR="00424BB1" w:rsidRPr="0037186D">
        <w:t>geographic concentrat</w:t>
      </w:r>
      <w:r w:rsidR="00A72FCC">
        <w:t>ion</w:t>
      </w:r>
      <w:r w:rsidR="00424BB1">
        <w:t xml:space="preserve">) are used to illustrate how interventions that target </w:t>
      </w:r>
      <w:r w:rsidR="00A72FCC">
        <w:t>components of diversity</w:t>
      </w:r>
      <w:r w:rsidR="00424BB1">
        <w:t xml:space="preserve"> can be more efficient</w:t>
      </w:r>
      <w:r w:rsidR="00A72FCC">
        <w:t xml:space="preserve"> than conventional conservation approaches</w:t>
      </w:r>
      <w:r w:rsidR="00424BB1">
        <w:t xml:space="preserve">.  </w:t>
      </w:r>
      <w:bookmarkStart w:id="22" w:name="_GoBack"/>
      <w:bookmarkEnd w:id="22"/>
    </w:p>
    <w:p w:rsidR="0018181F" w:rsidRDefault="0018181F" w:rsidP="00D471F3"/>
    <w:p w:rsidR="00424BB1" w:rsidRDefault="0018181F" w:rsidP="00D471F3">
      <w:r w:rsidRPr="0018181F">
        <w:t xml:space="preserve">The </w:t>
      </w:r>
      <w:r w:rsidR="004F2E42">
        <w:t>thesis</w:t>
      </w:r>
      <w:r w:rsidRPr="0018181F">
        <w:t xml:space="preserve"> is comprised of </w:t>
      </w:r>
      <w:r w:rsidR="00424BB1">
        <w:t>four studies</w:t>
      </w:r>
      <w:r>
        <w:t xml:space="preserve">. </w:t>
      </w:r>
      <w:r w:rsidR="00424BB1">
        <w:t xml:space="preserve">In </w:t>
      </w:r>
      <w:r w:rsidR="00424BB1" w:rsidRPr="00D74CAF">
        <w:t>Chapter 2</w:t>
      </w:r>
      <w:r w:rsidR="00424BB1">
        <w:t xml:space="preserve">, a review of public good characteristics associated with rare breeds is </w:t>
      </w:r>
      <w:r w:rsidR="007B7B96">
        <w:t>complimented by discourse surrounding how institutions are acting to exacerbate or ameliora</w:t>
      </w:r>
      <w:r w:rsidR="00217798">
        <w:t>te certain public good</w:t>
      </w:r>
      <w:r w:rsidR="007B7B96">
        <w:t xml:space="preserve"> values </w:t>
      </w:r>
      <w:r w:rsidR="00217798">
        <w:t>embodied</w:t>
      </w:r>
      <w:r w:rsidR="007B7B96">
        <w:t xml:space="preserve"> in rare breeds. </w:t>
      </w:r>
      <w:r w:rsidR="004F2E42">
        <w:t>Multiple</w:t>
      </w:r>
      <w:r w:rsidR="007B7B96">
        <w:t xml:space="preserve"> proximate threats to diversity and issues pertaining to the use of incentive support schemes are discussed. </w:t>
      </w:r>
      <w:r w:rsidR="00D74CAF">
        <w:t xml:space="preserve">Chapter 3 employs </w:t>
      </w:r>
      <w:r w:rsidR="007B7B96">
        <w:t xml:space="preserve">a choice experiment (CE) to determine farmer preferences for rare breed conservation contracts in Romania. Uptake in conservation programmes is modelled based on various payment scenarios related to farmer willingness to accept (WTA) conservation subsides. </w:t>
      </w:r>
      <w:r w:rsidR="00217798">
        <w:t>B</w:t>
      </w:r>
      <w:r w:rsidR="00A945CB">
        <w:t>arriers</w:t>
      </w:r>
      <w:r w:rsidR="00217798">
        <w:t>-to-entry</w:t>
      </w:r>
      <w:r w:rsidR="00A945CB">
        <w:t xml:space="preserve"> that may </w:t>
      </w:r>
      <w:r w:rsidR="00217798">
        <w:t>preclude farmers from enrolling in incentive schemes</w:t>
      </w:r>
      <w:r w:rsidR="00A945CB">
        <w:t xml:space="preserve"> are discussed, particularly in the context of small-scale producers where conservation arguably has a pivotal role to play.</w:t>
      </w:r>
    </w:p>
    <w:p w:rsidR="00A945CB" w:rsidRDefault="00A945CB" w:rsidP="00D471F3"/>
    <w:p w:rsidR="00A945CB" w:rsidRDefault="00D74CAF" w:rsidP="00D471F3">
      <w:r>
        <w:t>In Chapter 4</w:t>
      </w:r>
      <w:r w:rsidR="00217798">
        <w:t xml:space="preserve">, a competitive tender survey </w:t>
      </w:r>
      <w:r w:rsidR="00A945CB">
        <w:t>is applied in Zambia to identify least cost conservation service providers for crop wild relatives (CWR)</w:t>
      </w:r>
      <w:r w:rsidR="00217798">
        <w:t xml:space="preserve"> conservation</w:t>
      </w:r>
      <w:r w:rsidR="00A945CB">
        <w:t xml:space="preserve">. A linear programming (LP) model is used to demonstrate how selection of conservation sites and service providers can be optimised, subject to multiple diversity and </w:t>
      </w:r>
      <w:r w:rsidR="00217798">
        <w:t>social equity</w:t>
      </w:r>
      <w:r w:rsidR="00A945CB">
        <w:t xml:space="preserve"> constraints. The appropriateness of selection under certain </w:t>
      </w:r>
      <w:r w:rsidR="00217798">
        <w:t>selection goals</w:t>
      </w:r>
      <w:r w:rsidR="00A945CB">
        <w:t xml:space="preserve"> is discussed alongside resource needs and costs for national scale CWR conservation programmes. Chapter 5 provides an application of multi-criteria decision ana</w:t>
      </w:r>
      <w:r w:rsidR="00217798">
        <w:t>lysis (MCDA) to determine how</w:t>
      </w:r>
      <w:r w:rsidR="00A945CB">
        <w:t xml:space="preserve"> livestock breeds </w:t>
      </w:r>
      <w:r w:rsidR="00217798">
        <w:t xml:space="preserve">(in the UK) </w:t>
      </w:r>
      <w:r w:rsidR="00A945CB">
        <w:t xml:space="preserve">could be prioritised </w:t>
      </w:r>
      <w:r w:rsidR="00217798">
        <w:t xml:space="preserve">to maximise returns on investments in diversity.  </w:t>
      </w:r>
      <w:r w:rsidR="00A945CB">
        <w:t xml:space="preserve">Ethical arguments around prioritisation are provided alongside consideration of </w:t>
      </w:r>
      <w:r w:rsidR="004F2E42">
        <w:t xml:space="preserve">potential trade-offs between </w:t>
      </w:r>
      <w:r w:rsidR="00E81F7B">
        <w:t>different conservation goals</w:t>
      </w:r>
      <w:r w:rsidR="00290E95">
        <w:t xml:space="preserve">. Finally, Chapter 6 </w:t>
      </w:r>
      <w:r w:rsidR="00E81F7B">
        <w:t>offers</w:t>
      </w:r>
      <w:r w:rsidR="00290E95">
        <w:t xml:space="preserve"> conclusions and recommendations from the thesis, </w:t>
      </w:r>
      <w:r w:rsidR="004F2E42">
        <w:t>plus</w:t>
      </w:r>
      <w:r w:rsidR="00290E95">
        <w:t xml:space="preserve"> suggestions for further work. </w:t>
      </w:r>
    </w:p>
    <w:p w:rsidR="00424BB1" w:rsidRDefault="00424BB1" w:rsidP="00D471F3"/>
    <w:p w:rsidR="00ED5AC8" w:rsidRDefault="00ED5AC8" w:rsidP="00ED5AC8">
      <w:pPr>
        <w:pStyle w:val="Firstparagraph"/>
      </w:pPr>
    </w:p>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23" w:name="_Toc517708939"/>
      <w:r w:rsidRPr="007F6F5B">
        <w:t>Valuing rare livestock breeds and farm animal genetic diversity: preferences, institutions and prospects</w:t>
      </w:r>
      <w:bookmarkEnd w:id="23"/>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 w:rsidR="00B85330" w:rsidRDefault="00B85330" w:rsidP="00290E95">
      <w:pPr>
        <w:sectPr w:rsidR="00B85330" w:rsidSect="00ED5AC8">
          <w:headerReference w:type="default" r:id="rId22"/>
          <w:headerReference w:type="first" r:id="rId23"/>
          <w:pgSz w:w="11906" w:h="16838" w:code="9"/>
          <w:pgMar w:top="1134" w:right="1418" w:bottom="2268" w:left="2268" w:header="850" w:footer="1701" w:gutter="0"/>
          <w:cols w:space="708"/>
          <w:docGrid w:linePitch="360"/>
        </w:sectPr>
      </w:pPr>
    </w:p>
    <w:p w:rsidR="00290E95" w:rsidRDefault="00290E95"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Pr>
        <w:sectPr w:rsidR="00B85330" w:rsidSect="00A26466">
          <w:headerReference w:type="default" r:id="rId24"/>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5"/>
          <w:pgSz w:w="11906" w:h="16838" w:code="9"/>
          <w:pgMar w:top="1134" w:right="1418" w:bottom="2268" w:left="2268" w:header="850" w:footer="1701" w:gutter="0"/>
          <w:cols w:space="708"/>
          <w:titlePg/>
          <w:docGrid w:linePitch="360"/>
        </w:sectPr>
      </w:pPr>
    </w:p>
    <w:p w:rsidR="00B85330" w:rsidRDefault="00B85330" w:rsidP="006C5284">
      <w:pPr>
        <w:rPr>
          <w:rFonts w:ascii="Arial" w:hAnsi="Arial" w:cs="Arial"/>
          <w:sz w:val="20"/>
          <w:szCs w:val="20"/>
        </w:rPr>
      </w:pPr>
    </w:p>
    <w:p w:rsidR="00322F7E" w:rsidRDefault="00322F7E"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6"/>
          <w:headerReference w:type="first" r:id="rId27"/>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8"/>
          <w:headerReference w:type="first" r:id="rId29"/>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30"/>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rare breeds for incentive support: An application of multi-criteria decision analysi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31"/>
          <w:headerReference w:type="first" r:id="rId32"/>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322F7E" w:rsidRDefault="00322F7E" w:rsidP="006C5284">
      <w:pPr>
        <w:pStyle w:val="ListParagraph"/>
        <w:ind w:left="0"/>
        <w:rPr>
          <w:rFonts w:ascii="Arial" w:hAnsi="Arial" w:cs="Arial"/>
          <w:sz w:val="20"/>
          <w:szCs w:val="20"/>
        </w:rPr>
      </w:pPr>
    </w:p>
    <w:p w:rsidR="00C13B3E" w:rsidRDefault="00C13B3E" w:rsidP="006C5284">
      <w:pPr>
        <w:pStyle w:val="Firstparagraph"/>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ED5AC8">
          <w:headerReference w:type="default" r:id="rId33"/>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w:t>
      </w:r>
      <w:commentRangeStart w:id="24"/>
      <w:r>
        <w:t>ions</w:t>
      </w:r>
      <w:commentRangeEnd w:id="24"/>
      <w:r w:rsidR="006B02B7">
        <w:rPr>
          <w:rStyle w:val="CommentReference"/>
          <w:rFonts w:ascii="Times New Roman" w:hAnsi="Times New Roman" w:cs="Times New Roman"/>
          <w:bCs w:val="0"/>
        </w:rPr>
        <w:commentReference w:id="24"/>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34"/>
          <w:headerReference w:type="first" r:id="rId35"/>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9251F4" w:rsidRDefault="00EC0B66" w:rsidP="009251F4">
      <w:pPr>
        <w:pStyle w:val="Heading2"/>
      </w:pPr>
      <w:bookmarkStart w:id="25" w:name="_Toc517708944"/>
      <w:commentRangeStart w:id="26"/>
      <w:r>
        <w:t>Main c</w:t>
      </w:r>
      <w:r w:rsidR="009251F4">
        <w:t>onclusions</w:t>
      </w:r>
      <w:bookmarkEnd w:id="25"/>
      <w:commentRangeEnd w:id="26"/>
      <w:r>
        <w:rPr>
          <w:rStyle w:val="CommentReference"/>
          <w:rFonts w:ascii="Times New Roman" w:hAnsi="Times New Roman" w:cs="Times New Roman"/>
          <w:b w:val="0"/>
          <w:bCs w:val="0"/>
          <w:iCs w:val="0"/>
        </w:rPr>
        <w:commentReference w:id="26"/>
      </w:r>
    </w:p>
    <w:p w:rsidR="009251F4" w:rsidRDefault="009251F4" w:rsidP="009251F4"/>
    <w:p w:rsidR="00EC0B66" w:rsidRPr="00DF7E20" w:rsidRDefault="00EC0B66" w:rsidP="00EC0B66">
      <w:pPr>
        <w:numPr>
          <w:ilvl w:val="0"/>
          <w:numId w:val="39"/>
        </w:numPr>
        <w:shd w:val="clear" w:color="auto" w:fill="FFFFFF"/>
        <w:spacing w:line="351" w:lineRule="atLeast"/>
        <w:ind w:left="360"/>
        <w:textAlignment w:val="baseline"/>
        <w:rPr>
          <w:rFonts w:ascii="Verdana" w:hAnsi="Verdana"/>
          <w:b/>
          <w:color w:val="333333"/>
          <w:sz w:val="20"/>
          <w:szCs w:val="20"/>
          <w:lang w:eastAsia="en-GB"/>
        </w:rPr>
      </w:pPr>
      <w:r w:rsidRPr="00DF7E20">
        <w:rPr>
          <w:rFonts w:ascii="Verdana" w:hAnsi="Verdana"/>
          <w:b/>
          <w:color w:val="333333"/>
          <w:sz w:val="20"/>
          <w:szCs w:val="20"/>
          <w:lang w:eastAsia="en-GB"/>
        </w:rPr>
        <w:t>Remind the reader of the research problem and purpose and how they were addressed.</w:t>
      </w:r>
    </w:p>
    <w:p w:rsidR="00706776" w:rsidRDefault="00706776" w:rsidP="00321A38"/>
    <w:p w:rsidR="009B07AE" w:rsidRDefault="00F45E8F" w:rsidP="00321A38">
      <w:r>
        <w:t xml:space="preserve">This research </w:t>
      </w:r>
      <w:r w:rsidR="008F2C81">
        <w:t>explored</w:t>
      </w:r>
      <w:r>
        <w:t xml:space="preserve"> how the design of agrobiodiveristy conservation schemes could be made more </w:t>
      </w:r>
      <w:r w:rsidR="009B07AE">
        <w:t xml:space="preserve">(cost) </w:t>
      </w:r>
      <w:r>
        <w:t xml:space="preserve">effective. </w:t>
      </w:r>
      <w:r w:rsidR="002C106E">
        <w:t xml:space="preserve"> </w:t>
      </w:r>
      <w:r w:rsidR="008F2C81">
        <w:t>T</w:t>
      </w:r>
      <w:r w:rsidR="002C106E">
        <w:t xml:space="preserve">he modelling approaches </w:t>
      </w:r>
      <w:r w:rsidR="0046550D">
        <w:t xml:space="preserve">(CE, BLP and MCDA) </w:t>
      </w:r>
      <w:r w:rsidR="0049679F">
        <w:t>provide empirical assessment of different scheme designs and costs</w:t>
      </w:r>
      <w:r w:rsidR="008F2C81">
        <w:t xml:space="preserve"> </w:t>
      </w:r>
      <w:r w:rsidR="0049679F">
        <w:t>to</w:t>
      </w:r>
      <w:r w:rsidR="008F2C81">
        <w:t xml:space="preserve"> meet demand for diversity value attributes that </w:t>
      </w:r>
      <w:r w:rsidR="009B07AE">
        <w:t>include</w:t>
      </w:r>
      <w:r w:rsidR="008F2C81">
        <w:t xml:space="preserve"> </w:t>
      </w:r>
      <w:r w:rsidR="009B07AE">
        <w:t>use and non-use values. This is important because t</w:t>
      </w:r>
      <w:r w:rsidR="005703FC">
        <w:t xml:space="preserve">he application of economic models to improve </w:t>
      </w:r>
      <w:r w:rsidR="009B07AE">
        <w:t>cost effectiveness</w:t>
      </w:r>
      <w:r w:rsidR="005703FC">
        <w:t xml:space="preserve"> </w:t>
      </w:r>
      <w:r w:rsidR="009B07AE">
        <w:t xml:space="preserve">of PGR and FAnGR schemes </w:t>
      </w:r>
      <w:r w:rsidR="000C7B37">
        <w:t>are scarce</w:t>
      </w:r>
      <w:r w:rsidR="009B07AE">
        <w:t xml:space="preserve">, despite </w:t>
      </w:r>
      <w:r w:rsidR="000C7B37">
        <w:t xml:space="preserve">farm-scale intensification that threatens agrobiodiveristy. I address such a literature gap by </w:t>
      </w:r>
      <w:r w:rsidR="00AC1C51">
        <w:t xml:space="preserve">exploring how supply and demand side aspects of conservation can be optimised as a function </w:t>
      </w:r>
      <w:r w:rsidR="00DF7E20">
        <w:t>of biological</w:t>
      </w:r>
      <w:r w:rsidR="00E630A5">
        <w:t>, genetic</w:t>
      </w:r>
      <w:r w:rsidR="00DF7E20">
        <w:t xml:space="preserve"> and economic </w:t>
      </w:r>
      <w:r w:rsidR="00E630A5">
        <w:t xml:space="preserve">factors, including farmer preferences for conservation contracts. </w:t>
      </w:r>
      <w:r w:rsidR="00DF7E20">
        <w:t xml:space="preserve"> </w:t>
      </w:r>
    </w:p>
    <w:p w:rsidR="00EC0B66" w:rsidRDefault="00EC0B66" w:rsidP="00321A38"/>
    <w:p w:rsidR="00EC0B66" w:rsidRDefault="00EC0B66" w:rsidP="00321A38"/>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B</w:t>
      </w:r>
      <w:r w:rsidRPr="00706319">
        <w:rPr>
          <w:rFonts w:ascii="Verdana" w:hAnsi="Verdana"/>
          <w:color w:val="333333"/>
          <w:sz w:val="20"/>
          <w:szCs w:val="20"/>
          <w:lang w:eastAsia="en-GB"/>
        </w:rPr>
        <w:t>riefly summarise what has been covered in the paper</w:t>
      </w:r>
      <w:r>
        <w:rPr>
          <w:rFonts w:ascii="Verdana" w:hAnsi="Verdana"/>
          <w:color w:val="333333"/>
          <w:sz w:val="20"/>
          <w:szCs w:val="20"/>
          <w:lang w:eastAsia="en-GB"/>
        </w:rPr>
        <w:t xml:space="preserve">, by chapter. </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some kind of holistic assessment/judgement/ claim that pertains to the whole project (i.e., more than a descriptive summary)</w:t>
      </w:r>
    </w:p>
    <w:p w:rsidR="00EC0B66" w:rsidRPr="00706319"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321A38"/>
    <w:p w:rsidR="00706776" w:rsidRDefault="00706776" w:rsidP="00321A38"/>
    <w:p w:rsidR="00706776" w:rsidRDefault="00706776" w:rsidP="00321A38"/>
    <w:p w:rsidR="00321A38" w:rsidRDefault="00321A38" w:rsidP="00321A38">
      <w:pPr>
        <w:rPr>
          <w:sz w:val="23"/>
          <w:szCs w:val="23"/>
        </w:rPr>
      </w:pPr>
      <w:r>
        <w:t xml:space="preserve">There are concerns </w:t>
      </w:r>
      <w:r w:rsidRPr="00D0137A">
        <w:t>that</w:t>
      </w:r>
      <w:r>
        <w:t xml:space="preserve"> </w:t>
      </w:r>
      <w:r w:rsidRPr="00D0137A">
        <w:t>incentives</w:t>
      </w:r>
      <w:r>
        <w:t xml:space="preserve"> schemes</w:t>
      </w:r>
      <w:r w:rsidRPr="00D0137A">
        <w:t xml:space="preserve"> may “crowd out” intrinsic motivations, such as</w:t>
      </w:r>
      <w:r>
        <w:t xml:space="preserve"> </w:t>
      </w:r>
      <w:r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t xml:space="preserve"> while others </w:t>
      </w:r>
      <w:r w:rsidRPr="00D0137A">
        <w:t>suggest</w:t>
      </w:r>
      <w:r>
        <w:t xml:space="preserve"> incentives</w:t>
      </w:r>
      <w:r w:rsidRPr="00D0137A">
        <w:t xml:space="preserve"> can induce </w:t>
      </w:r>
      <w:r>
        <w:t xml:space="preserve">“crowd in” positive actions for conservation </w:t>
      </w:r>
      <w:r w:rsidRPr="00D0137A">
        <w:t xml:space="preserve"> </w:t>
      </w:r>
      <w:r>
        <w:t xml:space="preserve">Additionally, the use of incentive based schemes raises broader questions concerning fairness and distribution effects </w:t>
      </w:r>
      <w:r>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fldChar w:fldCharType="separate"/>
      </w:r>
      <w:r w:rsidR="00F211C1" w:rsidRPr="00F211C1">
        <w:rPr>
          <w:noProof/>
        </w:rPr>
        <w:t>(Wunder, 2007; Jack et al., 2008; Narloch et al., 2013)</w:t>
      </w:r>
      <w:r>
        <w:fldChar w:fldCharType="end"/>
      </w:r>
      <w:r>
        <w:t xml:space="preserve"> as well as how cost effective different schemes designs prove to be.</w:t>
      </w:r>
      <w:r w:rsidR="00ED729F">
        <w:t xml:space="preserve"> Other problems may include </w:t>
      </w:r>
      <w:r w:rsidR="00ED729F" w:rsidRPr="00ED729F">
        <w:t>lack of additionality (i.e. paying for activities that would have been conducted anyway) and leakage (i.e. shifting environmentally-damaging activities elsewhere).</w:t>
      </w:r>
    </w:p>
    <w:p w:rsidR="009251F4" w:rsidRDefault="009251F4" w:rsidP="009251F4"/>
    <w:p w:rsidR="00804B1C" w:rsidRDefault="00804B1C" w:rsidP="009251F4"/>
    <w:p w:rsidR="009251F4" w:rsidRPr="009251F4" w:rsidRDefault="009251F4" w:rsidP="009251F4">
      <w:pPr>
        <w:pStyle w:val="Heading2"/>
      </w:pPr>
      <w:bookmarkStart w:id="27" w:name="_Toc517708945"/>
      <w:r>
        <w:t>Recommendations</w:t>
      </w:r>
      <w:bookmarkEnd w:id="27"/>
      <w:r>
        <w:t xml:space="preserve"> </w:t>
      </w:r>
    </w:p>
    <w:p w:rsidR="009251F4" w:rsidRDefault="009251F4" w:rsidP="009251F4"/>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Assess</w:t>
      </w:r>
      <w:r w:rsidRPr="00706319">
        <w:rPr>
          <w:rFonts w:ascii="Verdana" w:hAnsi="Verdana"/>
          <w:color w:val="333333"/>
          <w:sz w:val="20"/>
          <w:szCs w:val="20"/>
          <w:lang w:eastAsia="en-GB"/>
        </w:rPr>
        <w:t xml:space="preserve"> the value/relevance/ implications of the key findings in light of</w:t>
      </w:r>
      <w:r>
        <w:rPr>
          <w:rFonts w:ascii="Verdana" w:hAnsi="Verdana"/>
          <w:color w:val="333333"/>
          <w:sz w:val="20"/>
          <w:szCs w:val="20"/>
          <w:lang w:eastAsia="en-GB"/>
        </w:rPr>
        <w:t xml:space="preserve"> existing studies and literature. </w:t>
      </w: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O</w:t>
      </w:r>
      <w:r w:rsidRPr="00EC0B66">
        <w:rPr>
          <w:rFonts w:ascii="Verdana" w:hAnsi="Verdana"/>
          <w:color w:val="333333"/>
          <w:sz w:val="20"/>
          <w:szCs w:val="20"/>
          <w:lang w:eastAsia="en-GB"/>
        </w:rPr>
        <w:t xml:space="preserve">utline implications of the study (for theory, practice, </w:t>
      </w:r>
      <w:proofErr w:type="gramStart"/>
      <w:r w:rsidRPr="00EC0B66">
        <w:rPr>
          <w:rFonts w:ascii="Verdana" w:hAnsi="Verdana"/>
          <w:color w:val="333333"/>
          <w:sz w:val="20"/>
          <w:szCs w:val="20"/>
          <w:lang w:eastAsia="en-GB"/>
        </w:rPr>
        <w:t>further</w:t>
      </w:r>
      <w:proofErr w:type="gramEnd"/>
      <w:r w:rsidRPr="00EC0B66">
        <w:rPr>
          <w:rFonts w:ascii="Verdana" w:hAnsi="Verdana"/>
          <w:color w:val="333333"/>
          <w:sz w:val="20"/>
          <w:szCs w:val="20"/>
          <w:lang w:eastAsia="en-GB"/>
        </w:rPr>
        <w:t xml:space="preserve"> research)</w:t>
      </w:r>
      <w:r>
        <w:rPr>
          <w:rFonts w:ascii="Verdana" w:hAnsi="Verdana"/>
          <w:color w:val="333333"/>
          <w:sz w:val="20"/>
          <w:szCs w:val="20"/>
          <w:lang w:eastAsia="en-GB"/>
        </w:rPr>
        <w:t>.</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claims for new knowledge/ contribution to knowledge.</w:t>
      </w:r>
    </w:p>
    <w:p w:rsidR="00EC0B66" w:rsidRP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9251F4"/>
    <w:p w:rsidR="00EC0B66" w:rsidRDefault="00EC0B66" w:rsidP="009251F4"/>
    <w:p w:rsidR="009251F4" w:rsidRDefault="009251F4" w:rsidP="009251F4">
      <w:pPr>
        <w:pStyle w:val="Heading2"/>
      </w:pPr>
      <w:bookmarkStart w:id="28" w:name="_Toc517708946"/>
      <w:commentRangeStart w:id="29"/>
      <w:r>
        <w:t>Further work</w:t>
      </w:r>
      <w:bookmarkEnd w:id="28"/>
      <w:r>
        <w:t xml:space="preserve"> </w:t>
      </w:r>
      <w:commentRangeEnd w:id="29"/>
      <w:r w:rsidR="00EC0B66">
        <w:rPr>
          <w:rStyle w:val="CommentReference"/>
          <w:rFonts w:ascii="Times New Roman" w:hAnsi="Times New Roman" w:cs="Times New Roman"/>
          <w:b w:val="0"/>
          <w:bCs w:val="0"/>
          <w:iCs w:val="0"/>
        </w:rPr>
        <w:commentReference w:id="29"/>
      </w:r>
    </w:p>
    <w:p w:rsidR="009251F4" w:rsidRDefault="009251F4"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R</w:t>
      </w:r>
      <w:r w:rsidRPr="00706319">
        <w:rPr>
          <w:rFonts w:ascii="Verdana" w:hAnsi="Verdana"/>
          <w:color w:val="333333"/>
          <w:sz w:val="20"/>
          <w:szCs w:val="20"/>
          <w:lang w:eastAsia="en-GB"/>
        </w:rPr>
        <w:t>efer to the limitations of the studies that may affect the validity or the generalisability of results</w:t>
      </w:r>
      <w:r>
        <w:rPr>
          <w:rFonts w:ascii="Verdana" w:hAnsi="Verdana"/>
          <w:color w:val="333333"/>
          <w:sz w:val="20"/>
          <w:szCs w:val="20"/>
          <w:lang w:eastAsia="en-GB"/>
        </w:rPr>
        <w:t>.</w:t>
      </w:r>
    </w:p>
    <w:p w:rsidR="00EC0B66" w:rsidRDefault="00EC0B66" w:rsidP="009251F4"/>
    <w:p w:rsidR="00EC0B66" w:rsidRDefault="00EC0B66" w:rsidP="009251F4"/>
    <w:p w:rsidR="006B02B7" w:rsidRDefault="006B02B7" w:rsidP="009251F4"/>
    <w:p w:rsidR="00EC0B66" w:rsidRDefault="00EC0B66"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recommendations for further research</w:t>
      </w:r>
      <w:r>
        <w:rPr>
          <w:rFonts w:ascii="Verdana" w:hAnsi="Verdana"/>
          <w:color w:val="333333"/>
          <w:sz w:val="20"/>
          <w:szCs w:val="20"/>
          <w:lang w:eastAsia="en-GB"/>
        </w:rPr>
        <w:t>.</w:t>
      </w:r>
    </w:p>
    <w:p w:rsidR="00EC0B66" w:rsidRDefault="00EC0B66" w:rsidP="009251F4"/>
    <w:p w:rsidR="006B02B7" w:rsidRDefault="006B02B7" w:rsidP="009251F4"/>
    <w:p w:rsidR="006B02B7" w:rsidRDefault="006B02B7" w:rsidP="009251F4"/>
    <w:p w:rsidR="006B02B7" w:rsidRDefault="006B02B7" w:rsidP="009251F4"/>
    <w:p w:rsidR="006B02B7" w:rsidRDefault="006B02B7" w:rsidP="009251F4"/>
    <w:p w:rsidR="00EC0B66" w:rsidRDefault="00EC0B66" w:rsidP="009251F4"/>
    <w:p w:rsidR="00CC6188" w:rsidRDefault="00CC6188"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Pr>
        <w:sectPr w:rsidR="00932781" w:rsidSect="00ED5AC8">
          <w:pgSz w:w="11906" w:h="16838" w:code="9"/>
          <w:pgMar w:top="1134" w:right="1418" w:bottom="2268" w:left="2268" w:header="850" w:footer="1701" w:gutter="0"/>
          <w:cols w:space="708"/>
          <w:docGrid w:linePitch="360"/>
        </w:sectPr>
      </w:pPr>
    </w:p>
    <w:p w:rsidR="00932781" w:rsidRDefault="00932781" w:rsidP="00290E95"/>
    <w:p w:rsidR="00932781" w:rsidRDefault="00932781" w:rsidP="00290E95"/>
    <w:p w:rsidR="000164B5" w:rsidRDefault="000164B5" w:rsidP="00290E95">
      <w:pPr>
        <w:pStyle w:val="Heading1"/>
        <w:numPr>
          <w:ilvl w:val="0"/>
          <w:numId w:val="0"/>
        </w:numPr>
        <w:jc w:val="left"/>
      </w:pPr>
      <w:bookmarkStart w:id="30" w:name="_Toc517708947"/>
      <w:r>
        <w:t>References</w:t>
      </w:r>
      <w:bookmarkEnd w:id="30"/>
      <w:r>
        <w:t xml:space="preserve"> </w:t>
      </w:r>
    </w:p>
    <w:p w:rsidR="002B32F3" w:rsidRDefault="002B32F3" w:rsidP="00290E95">
      <w:pPr>
        <w:pStyle w:val="Firstparagraph"/>
      </w:pPr>
    </w:p>
    <w:p w:rsidR="00932781" w:rsidRPr="00932781" w:rsidRDefault="00932781" w:rsidP="00932781"/>
    <w:p w:rsidR="000164B5" w:rsidRPr="000164B5" w:rsidRDefault="000164B5" w:rsidP="00290E95">
      <w:pPr>
        <w:pStyle w:val="Heading1"/>
        <w:numPr>
          <w:ilvl w:val="0"/>
          <w:numId w:val="0"/>
        </w:numPr>
        <w:jc w:val="left"/>
      </w:pPr>
      <w:bookmarkStart w:id="31" w:name="_Toc517708948"/>
      <w:r>
        <w:t>Appendix</w:t>
      </w:r>
      <w:bookmarkEnd w:id="31"/>
    </w:p>
    <w:sectPr w:rsidR="000164B5" w:rsidRPr="000164B5" w:rsidSect="00ED5AC8">
      <w:headerReference w:type="default" r:id="rId36"/>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6-25T16:34:00Z" w:initials="WW">
    <w:p w:rsidR="00B85330" w:rsidRDefault="00B85330" w:rsidP="00CB09F0">
      <w:r>
        <w:rPr>
          <w:rStyle w:val="CommentReference"/>
        </w:rPr>
        <w:annotationRef/>
      </w:r>
    </w:p>
    <w:p w:rsidR="00B85330" w:rsidRDefault="00B85330"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B85330" w:rsidRDefault="00B85330">
      <w:pPr>
        <w:pStyle w:val="CommentText"/>
      </w:pPr>
    </w:p>
  </w:comment>
  <w:comment w:id="5" w:author="Warwick Wainwright" w:date="2018-01-15T18:13:00Z" w:initials="WW">
    <w:p w:rsidR="00B85330" w:rsidRDefault="00B85330">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B85330" w:rsidRDefault="00B85330">
      <w:pPr>
        <w:pStyle w:val="CommentText"/>
      </w:pPr>
    </w:p>
    <w:p w:rsidR="00B85330" w:rsidRDefault="00B85330">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8" w:author="Warwick Wainwright" w:date="2018-06-28T09:28:00Z" w:initials="WW">
    <w:p w:rsidR="007516E1" w:rsidRDefault="007516E1">
      <w:pPr>
        <w:pStyle w:val="CommentText"/>
      </w:pPr>
      <w:r>
        <w:rPr>
          <w:rStyle w:val="CommentReference"/>
        </w:rPr>
        <w:annotationRef/>
      </w:r>
      <w:proofErr w:type="gramStart"/>
      <w:r>
        <w:t>ref</w:t>
      </w:r>
      <w:proofErr w:type="gramEnd"/>
    </w:p>
  </w:comment>
  <w:comment w:id="9" w:author="Warwick Wainwright" w:date="2018-06-28T09:31:00Z" w:initials="WW">
    <w:p w:rsidR="007516E1" w:rsidRDefault="007516E1">
      <w:pPr>
        <w:pStyle w:val="CommentText"/>
      </w:pPr>
      <w:r>
        <w:rPr>
          <w:rStyle w:val="CommentReference"/>
        </w:rPr>
        <w:annotationRef/>
      </w:r>
      <w:proofErr w:type="gramStart"/>
      <w:r>
        <w:t>needs</w:t>
      </w:r>
      <w:proofErr w:type="gramEnd"/>
      <w:r>
        <w:t xml:space="preserve"> defining?</w:t>
      </w:r>
    </w:p>
  </w:comment>
  <w:comment w:id="11" w:author="Warwick Wainwright" w:date="2018-06-28T09:32:00Z" w:initials="WW">
    <w:p w:rsidR="007516E1" w:rsidRDefault="007516E1">
      <w:pPr>
        <w:pStyle w:val="CommentText"/>
      </w:pPr>
      <w:r>
        <w:rPr>
          <w:rStyle w:val="CommentReference"/>
        </w:rPr>
        <w:annotationRef/>
      </w:r>
      <w:r>
        <w:t xml:space="preserve">In text </w:t>
      </w:r>
      <w:proofErr w:type="spellStart"/>
      <w:r>
        <w:t>aswell</w:t>
      </w:r>
      <w:proofErr w:type="spellEnd"/>
    </w:p>
  </w:comment>
  <w:comment w:id="13" w:author="Warwick Wainwright" w:date="2018-06-28T09:43:00Z" w:initials="WW">
    <w:p w:rsidR="0025025F" w:rsidRDefault="0025025F">
      <w:pPr>
        <w:pStyle w:val="CommentText"/>
      </w:pPr>
      <w:r>
        <w:rPr>
          <w:rStyle w:val="CommentReference"/>
        </w:rPr>
        <w:annotationRef/>
      </w:r>
      <w:proofErr w:type="gramStart"/>
      <w:r>
        <w:t>condense</w:t>
      </w:r>
      <w:proofErr w:type="gramEnd"/>
    </w:p>
  </w:comment>
  <w:comment w:id="14" w:author="Warwick Wainwright" w:date="2018-06-28T09:44:00Z" w:initials="WW">
    <w:p w:rsidR="0025025F" w:rsidRDefault="0025025F">
      <w:pPr>
        <w:pStyle w:val="CommentText"/>
      </w:pPr>
      <w:r>
        <w:rPr>
          <w:rStyle w:val="CommentReference"/>
        </w:rPr>
        <w:annotationRef/>
      </w:r>
      <w:proofErr w:type="gramStart"/>
      <w:r>
        <w:t>investing</w:t>
      </w:r>
      <w:proofErr w:type="gramEnd"/>
    </w:p>
  </w:comment>
  <w:comment w:id="15" w:author="Warwick Wainwright" w:date="2018-06-28T09:45:00Z" w:initials="WW">
    <w:p w:rsidR="0025025F" w:rsidRDefault="0025025F">
      <w:pPr>
        <w:pStyle w:val="CommentText"/>
      </w:pPr>
      <w:r>
        <w:rPr>
          <w:rStyle w:val="CommentReference"/>
        </w:rPr>
        <w:annotationRef/>
      </w:r>
      <w:proofErr w:type="gramStart"/>
      <w:r>
        <w:t>reduce</w:t>
      </w:r>
      <w:proofErr w:type="gramEnd"/>
      <w:r>
        <w:t xml:space="preserve"> length.</w:t>
      </w:r>
    </w:p>
  </w:comment>
  <w:comment w:id="17" w:author="Warwick Wainwright" w:date="2018-06-28T09:48:00Z" w:initials="WW">
    <w:p w:rsidR="00C6654C" w:rsidRDefault="00C6654C">
      <w:pPr>
        <w:pStyle w:val="CommentText"/>
      </w:pPr>
      <w:r>
        <w:rPr>
          <w:rStyle w:val="CommentReference"/>
        </w:rPr>
        <w:annotationRef/>
      </w:r>
      <w:r>
        <w:t>Needed?</w:t>
      </w:r>
    </w:p>
  </w:comment>
  <w:comment w:id="18" w:author="Warwick Wainwright" w:date="2018-06-28T09:54:00Z" w:initials="WW">
    <w:p w:rsidR="00C6654C" w:rsidRDefault="00C6654C">
      <w:pPr>
        <w:pStyle w:val="CommentText"/>
      </w:pPr>
      <w:r>
        <w:rPr>
          <w:rStyle w:val="CommentReference"/>
        </w:rPr>
        <w:annotationRef/>
      </w:r>
      <w:r>
        <w:t>Reference?</w:t>
      </w:r>
    </w:p>
  </w:comment>
  <w:comment w:id="20" w:author="Warwick Wainwright" w:date="2018-06-28T10:00:00Z" w:initials="WW">
    <w:p w:rsidR="007C6F44" w:rsidRDefault="007C6F44">
      <w:pPr>
        <w:pStyle w:val="CommentText"/>
      </w:pPr>
      <w:r>
        <w:rPr>
          <w:rStyle w:val="CommentReference"/>
        </w:rPr>
        <w:annotationRef/>
      </w:r>
      <w:r>
        <w:t>Policy?</w:t>
      </w:r>
    </w:p>
  </w:comment>
  <w:comment w:id="21" w:author="Warwick Wainwright" w:date="2018-06-28T10:05:00Z" w:initials="WW">
    <w:p w:rsidR="007C6F44" w:rsidRDefault="007C6F44">
      <w:pPr>
        <w:pStyle w:val="CommentText"/>
      </w:pPr>
      <w:r>
        <w:rPr>
          <w:rStyle w:val="CommentReference"/>
        </w:rPr>
        <w:annotationRef/>
      </w:r>
      <w:r>
        <w:t>, that include X, Y and Z?</w:t>
      </w:r>
    </w:p>
  </w:comment>
  <w:comment w:id="24" w:author="Warwick Wainwright" w:date="2018-06-27T17:13:00Z" w:initials="WW">
    <w:p w:rsidR="006B02B7" w:rsidRDefault="006B02B7" w:rsidP="006B02B7">
      <w:r>
        <w:rPr>
          <w:rStyle w:val="CommentReference"/>
        </w:rPr>
        <w:annotationRef/>
      </w:r>
      <w:r>
        <w:t xml:space="preserve">Concerning ex situ collections: </w:t>
      </w:r>
    </w:p>
    <w:p w:rsidR="006B02B7" w:rsidRPr="00715FCD" w:rsidRDefault="006B02B7" w:rsidP="006B02B7">
      <w:pPr>
        <w:numPr>
          <w:ilvl w:val="12"/>
          <w:numId w:val="0"/>
        </w:numPr>
        <w:rPr>
          <w:lang w:val="en-US"/>
        </w:rPr>
      </w:pPr>
      <w:r>
        <w:rPr>
          <w:lang w:val="en-US"/>
        </w:rPr>
        <w:t>Surveys by IMAGE suggest g</w:t>
      </w:r>
      <w:r w:rsidRPr="00715FCD">
        <w:rPr>
          <w:lang w:val="en-US"/>
        </w:rPr>
        <w:t>enetic collections were mostly in the phase of storing unique genetic material whereas use was limited. The IMAGE project is a great opportunity to shift the genetic collections from a static perspective (“museum collections” with almost no flow out) to dynamic ones (“bank collections”, where material flows in and out). The whole research community needs to be more aware of the relevance of this material for their projects. Also, while it is quite clear that no collections could be ever self-sustainable, economic models – including government subsidies – need to be set up to insure the future of our genetic collections</w:t>
      </w:r>
      <w:r>
        <w:rPr>
          <w:lang w:val="en-US"/>
        </w:rPr>
        <w:t>.</w:t>
      </w:r>
      <w:r w:rsidRPr="00715FCD">
        <w:rPr>
          <w:lang w:val="en-US"/>
        </w:rPr>
        <w:t xml:space="preserve"> The objective is neither to deplete the collections nor to shift their objectives to a sole economic purpose, but, on the contrary to find the best way to characterize and safeguard them.</w:t>
      </w:r>
      <w:r>
        <w:rPr>
          <w:lang w:val="en-US"/>
        </w:rPr>
        <w:t xml:space="preserve"> </w:t>
      </w:r>
      <w:r w:rsidRPr="00715FCD">
        <w:rPr>
          <w:lang w:val="en-US"/>
        </w:rPr>
        <w:t>All results showed a strong need of formalizing the position of gene banks in Europe, harmonizing practices and stimulating exchanges of knowledge and information between gene banks.</w:t>
      </w:r>
    </w:p>
    <w:p w:rsidR="006B02B7" w:rsidRDefault="006B02B7">
      <w:pPr>
        <w:pStyle w:val="CommentText"/>
      </w:pPr>
    </w:p>
  </w:comment>
  <w:comment w:id="26" w:author="Warwick Wainwright" w:date="2018-06-27T17:08:00Z" w:initials="WW">
    <w:p w:rsidR="00EC0B66" w:rsidRPr="00706319" w:rsidRDefault="00EC0B66" w:rsidP="00EC0B66">
      <w:pPr>
        <w:shd w:val="clear" w:color="auto" w:fill="FFFFFF"/>
        <w:spacing w:line="351" w:lineRule="atLeast"/>
        <w:ind w:firstLine="0"/>
        <w:textAlignment w:val="baseline"/>
        <w:rPr>
          <w:rFonts w:ascii="Verdana" w:hAnsi="Verdana"/>
          <w:color w:val="333333"/>
          <w:sz w:val="20"/>
          <w:szCs w:val="20"/>
          <w:lang w:eastAsia="en-GB"/>
        </w:rPr>
      </w:pPr>
      <w:r>
        <w:rPr>
          <w:rStyle w:val="CommentReference"/>
        </w:rPr>
        <w:annotationRef/>
      </w:r>
      <w:r>
        <w:rPr>
          <w:rFonts w:ascii="Verdana" w:hAnsi="Verdana"/>
          <w:color w:val="333333"/>
          <w:sz w:val="20"/>
          <w:szCs w:val="20"/>
          <w:lang w:eastAsia="en-GB"/>
        </w:rPr>
        <w:t>C</w:t>
      </w:r>
      <w:r w:rsidRPr="00706319">
        <w:rPr>
          <w:rFonts w:ascii="Verdana" w:hAnsi="Verdana"/>
          <w:color w:val="333333"/>
          <w:sz w:val="20"/>
          <w:szCs w:val="20"/>
          <w:lang w:eastAsia="en-GB"/>
        </w:rPr>
        <w:t>omment on the findings that failed to support or only partially support the hypothesis or research questions directing the study</w:t>
      </w:r>
    </w:p>
    <w:p w:rsidR="00EC0B66" w:rsidRDefault="00EC0B66">
      <w:pPr>
        <w:pStyle w:val="CommentText"/>
      </w:pPr>
    </w:p>
  </w:comment>
  <w:comment w:id="29" w:author="Warwick Wainwright" w:date="2018-06-27T17:09:00Z" w:initials="WW">
    <w:p w:rsidR="00EC0B66" w:rsidRDefault="00EC0B66" w:rsidP="00EC0B66">
      <w:r>
        <w:rPr>
          <w:rStyle w:val="CommentReference"/>
        </w:rPr>
        <w:annotationRef/>
      </w:r>
      <w:r>
        <w:t>The arrival of ‘</w:t>
      </w:r>
      <w:proofErr w:type="spellStart"/>
      <w:r>
        <w:t>blockchain</w:t>
      </w:r>
      <w:proofErr w:type="spellEnd"/>
      <w:r>
        <w:t xml:space="preserve">’ for </w:t>
      </w:r>
      <w:proofErr w:type="spellStart"/>
      <w:r>
        <w:t>cryptogovernance</w:t>
      </w:r>
      <w:proofErr w:type="spellEnd"/>
      <w:r>
        <w:t xml:space="preserve"> may be a potential area of further work that could be used to monitor conservation schemes and administer pay-outs securely to farmers based on scheme outputs that could be randomly verified </w:t>
      </w:r>
      <w:r>
        <w:fldChar w:fldCharType="begin" w:fldLock="1"/>
      </w:r>
      <w:r>
        <w:instrText>ADDIN CSL_CITATION { "citationItems" : [ { "id" : "ITEM-1", "itemData" : { "ISSN" : "1476-4687", "author" : [ { "dropping-particle" : "", "family" : "Chapron", "given" : "Guillaume", "non-dropping-particle" : "", "parse-names" : false, "suffix" : "" } ], "container-title" : "Nature", "id" : "ITEM-1", "issue" : "7655", "issued" : { "date-parts" : [ [ "2017" ] ] }, "page" : "403", "title" : "The environment needs cryptogovernance.", "type" : "article-journal", "volume" : "545" }, "uris" : [ "http://www.mendeley.com/documents/?uuid=fdee3c76-f861-4dee-a54d-e0e3701366a2" ] } ], "mendeley" : { "formattedCitation" : "(Chapron, 2017)", "plainTextFormattedCitation" : "(Chapron, 2017)" }, "properties" : { "noteIndex" : 0 }, "schema" : "https://github.com/citation-style-language/schema/raw/master/csl-citation.json" }</w:instrText>
      </w:r>
      <w:r>
        <w:fldChar w:fldCharType="separate"/>
      </w:r>
      <w:r w:rsidRPr="00804B1C">
        <w:rPr>
          <w:noProof/>
        </w:rPr>
        <w:t>(Chapron, 2017)</w:t>
      </w:r>
      <w:r>
        <w:fldChar w:fldCharType="end"/>
      </w:r>
      <w:r>
        <w:t xml:space="preserve">.  This could include new born animals for FAnGR or increased density and distribution of CWR or greater uptake of a rare cultivar, for instance. </w:t>
      </w:r>
    </w:p>
    <w:p w:rsidR="00EC0B66" w:rsidRDefault="00EC0B66">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330" w:rsidRDefault="00B85330">
      <w:pPr>
        <w:spacing w:line="240" w:lineRule="auto"/>
      </w:pPr>
      <w:r>
        <w:separator/>
      </w:r>
    </w:p>
  </w:endnote>
  <w:endnote w:type="continuationSeparator" w:id="0">
    <w:p w:rsidR="00B85330" w:rsidRDefault="00B853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B85330" w:rsidRDefault="00B8533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B85330" w:rsidRDefault="00B85330">
        <w:pPr>
          <w:pStyle w:val="Footer"/>
          <w:jc w:val="center"/>
        </w:pPr>
        <w:r>
          <w:fldChar w:fldCharType="begin"/>
        </w:r>
        <w:r>
          <w:instrText xml:space="preserve"> PAGE   \* MERGEFORMAT </w:instrText>
        </w:r>
        <w:r>
          <w:fldChar w:fldCharType="separate"/>
        </w:r>
        <w:r w:rsidR="007C6F44">
          <w:rPr>
            <w:noProof/>
          </w:rPr>
          <w:t>1</w:t>
        </w:r>
        <w:r>
          <w:rPr>
            <w:noProof/>
          </w:rPr>
          <w:fldChar w:fldCharType="end"/>
        </w:r>
      </w:p>
    </w:sdtContent>
  </w:sdt>
  <w:p w:rsidR="00B85330" w:rsidRDefault="00B853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B85330" w:rsidRDefault="00B85330">
        <w:pPr>
          <w:pStyle w:val="Footer"/>
          <w:jc w:val="center"/>
        </w:pPr>
        <w:r>
          <w:fldChar w:fldCharType="begin"/>
        </w:r>
        <w:r>
          <w:instrText xml:space="preserve"> PAGE   \* MERGEFORMAT </w:instrText>
        </w:r>
        <w:r>
          <w:fldChar w:fldCharType="separate"/>
        </w:r>
        <w:r w:rsidR="007C6F44">
          <w:rPr>
            <w:noProof/>
          </w:rPr>
          <w:t>2</w:t>
        </w:r>
        <w:r>
          <w:rPr>
            <w:noProof/>
          </w:rPr>
          <w:fldChar w:fldCharType="end"/>
        </w:r>
      </w:p>
    </w:sdtContent>
  </w:sdt>
  <w:p w:rsidR="00B85330" w:rsidRDefault="00B85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330" w:rsidRDefault="00B85330">
      <w:pPr>
        <w:spacing w:line="240" w:lineRule="auto"/>
      </w:pPr>
      <w:r>
        <w:separator/>
      </w:r>
    </w:p>
  </w:footnote>
  <w:footnote w:type="continuationSeparator" w:id="0">
    <w:p w:rsidR="00B85330" w:rsidRDefault="00B85330">
      <w:pPr>
        <w:spacing w:line="240" w:lineRule="auto"/>
      </w:pPr>
      <w:r>
        <w:continuationSeparator/>
      </w:r>
    </w:p>
  </w:footnote>
  <w:footnote w:id="1">
    <w:p w:rsidR="00B85330" w:rsidRDefault="00B85330">
      <w:pPr>
        <w:pStyle w:val="FootnoteText"/>
      </w:pPr>
      <w:r>
        <w:rPr>
          <w:rStyle w:val="FootnoteReference"/>
        </w:rPr>
        <w:footnoteRef/>
      </w:r>
      <w:r>
        <w:t xml:space="preserve"> </w:t>
      </w:r>
      <w:proofErr w:type="spellStart"/>
      <w:r>
        <w:t>Bioverstiy</w:t>
      </w:r>
      <w:proofErr w:type="spellEnd"/>
      <w:r>
        <w:t xml:space="preserve"> International has a research programme exploring </w:t>
      </w:r>
      <w:r w:rsidRPr="009443C0">
        <w:t xml:space="preserve">Payment for </w:t>
      </w:r>
      <w:r>
        <w:t>Agrobiodiversity Conversation</w:t>
      </w:r>
      <w:r w:rsidRPr="009443C0">
        <w:t xml:space="preserve"> Services specifically </w:t>
      </w:r>
      <w:r>
        <w:t xml:space="preserve">(see </w:t>
      </w:r>
      <w:hyperlink r:id="rId1" w:history="1">
        <w:r w:rsidRPr="003275E6">
          <w:rPr>
            <w:rStyle w:val="Hyperlink"/>
          </w:rPr>
          <w:t>https://www.bioversityinternational.org/pac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A26466" w:rsidP="00D60E4E">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A26466" w:rsidP="00D60E4E">
    <w:pPr>
      <w:pStyle w:val="Header"/>
      <w:jc w:val="right"/>
    </w:pPr>
    <w:r>
      <w:t>Chapter 3: Romania</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A26466" w:rsidP="00D60E4E">
    <w:pPr>
      <w:pStyle w:val="Header"/>
      <w:jc w:val="right"/>
    </w:pPr>
    <w:r>
      <w:t xml:space="preserve">Chapter </w:t>
    </w:r>
    <w:r w:rsidR="00932781">
      <w:t>3: Romania 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A26466" w:rsidP="00D60E4E">
    <w:pPr>
      <w:pStyle w:val="Header"/>
      <w:jc w:val="right"/>
    </w:pPr>
    <w:r>
      <w:t>Chapter four: Zambia</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A26466" w:rsidP="00D60E4E">
    <w:pPr>
      <w:pStyle w:val="Head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6466" w:rsidRDefault="00932781" w:rsidP="00D60E4E">
    <w:pPr>
      <w:pStyle w:val="Header"/>
      <w:jc w:val="right"/>
    </w:pPr>
    <w:r>
      <w:t>Chapter 4</w:t>
    </w:r>
    <w:r w:rsidR="00A26466">
      <w:t>: Zambia</w:t>
    </w:r>
    <w:r>
      <w:t xml:space="preserve"> BLP model</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r>
      <w:t>Chapter four: Zambia</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r>
      <w:t>Chapter 5: UK MCDA</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r>
      <w:t>Chapter 6: Conclus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2781" w:rsidRDefault="00932781"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B85330" w:rsidP="00D60E4E">
    <w:pPr>
      <w:pStyle w:val="Header"/>
      <w:jc w:val="right"/>
    </w:pPr>
    <w:r>
      <w:t xml:space="preserve">Chapter 2: </w:t>
    </w:r>
    <w:r w:rsidR="00A26466">
      <w:t>Institution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330" w:rsidRDefault="00A26466" w:rsidP="00D60E4E">
    <w:pPr>
      <w:pStyle w:val="Header"/>
      <w:jc w:val="right"/>
    </w:pPr>
    <w:r>
      <w:t>Chapter 3: Roman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5">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6">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61BF35EA"/>
    <w:multiLevelType w:val="hybridMultilevel"/>
    <w:tmpl w:val="5FD61C8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1">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2">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nsid w:val="6FD92788"/>
    <w:multiLevelType w:val="hybridMultilevel"/>
    <w:tmpl w:val="942AB5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B7E6277"/>
    <w:multiLevelType w:val="hybridMultilevel"/>
    <w:tmpl w:val="5CC2DC3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8"/>
  </w:num>
  <w:num w:numId="2">
    <w:abstractNumId w:val="28"/>
  </w:num>
  <w:num w:numId="3">
    <w:abstractNumId w:val="3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4"/>
  </w:num>
  <w:num w:numId="15">
    <w:abstractNumId w:val="19"/>
  </w:num>
  <w:num w:numId="16">
    <w:abstractNumId w:val="13"/>
  </w:num>
  <w:num w:numId="17">
    <w:abstractNumId w:val="10"/>
  </w:num>
  <w:num w:numId="18">
    <w:abstractNumId w:val="16"/>
  </w:num>
  <w:num w:numId="19">
    <w:abstractNumId w:val="21"/>
  </w:num>
  <w:num w:numId="20">
    <w:abstractNumId w:val="15"/>
  </w:num>
  <w:num w:numId="21">
    <w:abstractNumId w:val="37"/>
  </w:num>
  <w:num w:numId="22">
    <w:abstractNumId w:val="26"/>
  </w:num>
  <w:num w:numId="23">
    <w:abstractNumId w:val="17"/>
  </w:num>
  <w:num w:numId="24">
    <w:abstractNumId w:val="32"/>
  </w:num>
  <w:num w:numId="25">
    <w:abstractNumId w:val="25"/>
  </w:num>
  <w:num w:numId="26">
    <w:abstractNumId w:val="22"/>
  </w:num>
  <w:num w:numId="27">
    <w:abstractNumId w:val="35"/>
  </w:num>
  <w:num w:numId="28">
    <w:abstractNumId w:val="31"/>
  </w:num>
  <w:num w:numId="29">
    <w:abstractNumId w:val="14"/>
  </w:num>
  <w:num w:numId="30">
    <w:abstractNumId w:val="12"/>
  </w:num>
  <w:num w:numId="31">
    <w:abstractNumId w:val="27"/>
  </w:num>
  <w:num w:numId="32">
    <w:abstractNumId w:val="36"/>
  </w:num>
  <w:num w:numId="33">
    <w:abstractNumId w:val="30"/>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11"/>
  </w:num>
  <w:num w:numId="37">
    <w:abstractNumId w:val="34"/>
  </w:num>
  <w:num w:numId="38">
    <w:abstractNumId w:val="29"/>
  </w:num>
  <w:num w:numId="39">
    <w:abstractNumId w:val="20"/>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2904"/>
    <w:rsid w:val="000136A3"/>
    <w:rsid w:val="00016311"/>
    <w:rsid w:val="000164B5"/>
    <w:rsid w:val="00016F97"/>
    <w:rsid w:val="00023576"/>
    <w:rsid w:val="0003295E"/>
    <w:rsid w:val="00032C4A"/>
    <w:rsid w:val="00033FFF"/>
    <w:rsid w:val="000343D2"/>
    <w:rsid w:val="00034C03"/>
    <w:rsid w:val="00035335"/>
    <w:rsid w:val="00035733"/>
    <w:rsid w:val="00035A61"/>
    <w:rsid w:val="00040548"/>
    <w:rsid w:val="000409D7"/>
    <w:rsid w:val="00041AEC"/>
    <w:rsid w:val="00042CB6"/>
    <w:rsid w:val="00044CE6"/>
    <w:rsid w:val="0005272E"/>
    <w:rsid w:val="00063B74"/>
    <w:rsid w:val="0007123F"/>
    <w:rsid w:val="00072A36"/>
    <w:rsid w:val="000732E1"/>
    <w:rsid w:val="000735D0"/>
    <w:rsid w:val="00073FBC"/>
    <w:rsid w:val="00076C3E"/>
    <w:rsid w:val="00077502"/>
    <w:rsid w:val="00077C38"/>
    <w:rsid w:val="00085FC9"/>
    <w:rsid w:val="000912EF"/>
    <w:rsid w:val="00094DF3"/>
    <w:rsid w:val="00097645"/>
    <w:rsid w:val="000A00BB"/>
    <w:rsid w:val="000A2AB5"/>
    <w:rsid w:val="000A47E1"/>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60C8"/>
    <w:rsid w:val="000F1E1D"/>
    <w:rsid w:val="000F32BB"/>
    <w:rsid w:val="000F3A08"/>
    <w:rsid w:val="000F68D9"/>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40A65"/>
    <w:rsid w:val="001415CF"/>
    <w:rsid w:val="00141C48"/>
    <w:rsid w:val="00143778"/>
    <w:rsid w:val="001469AA"/>
    <w:rsid w:val="00152510"/>
    <w:rsid w:val="00156109"/>
    <w:rsid w:val="001569A4"/>
    <w:rsid w:val="00163B11"/>
    <w:rsid w:val="00167409"/>
    <w:rsid w:val="00171D71"/>
    <w:rsid w:val="00171D9F"/>
    <w:rsid w:val="00177FF8"/>
    <w:rsid w:val="0018181F"/>
    <w:rsid w:val="00183408"/>
    <w:rsid w:val="00190112"/>
    <w:rsid w:val="00194880"/>
    <w:rsid w:val="0019548E"/>
    <w:rsid w:val="00196C80"/>
    <w:rsid w:val="0019774B"/>
    <w:rsid w:val="001A0D8D"/>
    <w:rsid w:val="001A5913"/>
    <w:rsid w:val="001A647A"/>
    <w:rsid w:val="001B1E4B"/>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36B7"/>
    <w:rsid w:val="0020659A"/>
    <w:rsid w:val="00207DB9"/>
    <w:rsid w:val="002126A9"/>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57FA"/>
    <w:rsid w:val="00245C02"/>
    <w:rsid w:val="002462D0"/>
    <w:rsid w:val="00246AFD"/>
    <w:rsid w:val="0025025F"/>
    <w:rsid w:val="00251AC9"/>
    <w:rsid w:val="0025202E"/>
    <w:rsid w:val="00256110"/>
    <w:rsid w:val="002570A0"/>
    <w:rsid w:val="00260869"/>
    <w:rsid w:val="0026284C"/>
    <w:rsid w:val="00263845"/>
    <w:rsid w:val="002716B7"/>
    <w:rsid w:val="00271B95"/>
    <w:rsid w:val="002732F8"/>
    <w:rsid w:val="002757C2"/>
    <w:rsid w:val="00281CF1"/>
    <w:rsid w:val="00282023"/>
    <w:rsid w:val="00290E95"/>
    <w:rsid w:val="00291DC3"/>
    <w:rsid w:val="00293388"/>
    <w:rsid w:val="00293410"/>
    <w:rsid w:val="002A4A20"/>
    <w:rsid w:val="002A57AB"/>
    <w:rsid w:val="002B1E3F"/>
    <w:rsid w:val="002B32F3"/>
    <w:rsid w:val="002B4C68"/>
    <w:rsid w:val="002B57CD"/>
    <w:rsid w:val="002B68DB"/>
    <w:rsid w:val="002B7E17"/>
    <w:rsid w:val="002C106E"/>
    <w:rsid w:val="002C2118"/>
    <w:rsid w:val="002C4947"/>
    <w:rsid w:val="002D23B5"/>
    <w:rsid w:val="002D3CCE"/>
    <w:rsid w:val="002E0404"/>
    <w:rsid w:val="002E0DCB"/>
    <w:rsid w:val="002E2588"/>
    <w:rsid w:val="002E5840"/>
    <w:rsid w:val="002E648C"/>
    <w:rsid w:val="002E7317"/>
    <w:rsid w:val="002F1A4A"/>
    <w:rsid w:val="002F2522"/>
    <w:rsid w:val="0030185A"/>
    <w:rsid w:val="003060A0"/>
    <w:rsid w:val="00312EAD"/>
    <w:rsid w:val="00320777"/>
    <w:rsid w:val="00321A38"/>
    <w:rsid w:val="0032232A"/>
    <w:rsid w:val="00322F7E"/>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4ECF"/>
    <w:rsid w:val="003559C6"/>
    <w:rsid w:val="00355D8F"/>
    <w:rsid w:val="00357A88"/>
    <w:rsid w:val="00360225"/>
    <w:rsid w:val="00365A63"/>
    <w:rsid w:val="0037186D"/>
    <w:rsid w:val="00373663"/>
    <w:rsid w:val="00380E94"/>
    <w:rsid w:val="003814B5"/>
    <w:rsid w:val="003821E7"/>
    <w:rsid w:val="00390DF8"/>
    <w:rsid w:val="0039442E"/>
    <w:rsid w:val="00394C6B"/>
    <w:rsid w:val="00394D43"/>
    <w:rsid w:val="003A1237"/>
    <w:rsid w:val="003A22A3"/>
    <w:rsid w:val="003A28F9"/>
    <w:rsid w:val="003B3063"/>
    <w:rsid w:val="003B4698"/>
    <w:rsid w:val="003B61AE"/>
    <w:rsid w:val="003B6E23"/>
    <w:rsid w:val="003B6F47"/>
    <w:rsid w:val="003B796C"/>
    <w:rsid w:val="003C0028"/>
    <w:rsid w:val="003C0193"/>
    <w:rsid w:val="003C0646"/>
    <w:rsid w:val="003C5282"/>
    <w:rsid w:val="003D53F0"/>
    <w:rsid w:val="003E1177"/>
    <w:rsid w:val="003E1C13"/>
    <w:rsid w:val="003E44D4"/>
    <w:rsid w:val="003E6071"/>
    <w:rsid w:val="003F0D28"/>
    <w:rsid w:val="004013D1"/>
    <w:rsid w:val="00404B4A"/>
    <w:rsid w:val="00405425"/>
    <w:rsid w:val="00411760"/>
    <w:rsid w:val="00411A92"/>
    <w:rsid w:val="00411CA7"/>
    <w:rsid w:val="0041516B"/>
    <w:rsid w:val="00417886"/>
    <w:rsid w:val="004245E2"/>
    <w:rsid w:val="00424BB1"/>
    <w:rsid w:val="00425DCE"/>
    <w:rsid w:val="00426663"/>
    <w:rsid w:val="00426D91"/>
    <w:rsid w:val="004311C6"/>
    <w:rsid w:val="00432010"/>
    <w:rsid w:val="0043467A"/>
    <w:rsid w:val="00442DD8"/>
    <w:rsid w:val="00444A96"/>
    <w:rsid w:val="00445CE7"/>
    <w:rsid w:val="00445E2C"/>
    <w:rsid w:val="004530A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4A8C"/>
    <w:rsid w:val="004E6789"/>
    <w:rsid w:val="004F14C2"/>
    <w:rsid w:val="004F2912"/>
    <w:rsid w:val="004F2984"/>
    <w:rsid w:val="004F2E42"/>
    <w:rsid w:val="005037D3"/>
    <w:rsid w:val="00503C7B"/>
    <w:rsid w:val="005103B1"/>
    <w:rsid w:val="00511E26"/>
    <w:rsid w:val="005129C5"/>
    <w:rsid w:val="00522C0C"/>
    <w:rsid w:val="005301AE"/>
    <w:rsid w:val="005316A3"/>
    <w:rsid w:val="00532B31"/>
    <w:rsid w:val="005330B0"/>
    <w:rsid w:val="005354C8"/>
    <w:rsid w:val="00536165"/>
    <w:rsid w:val="00540E10"/>
    <w:rsid w:val="005426A4"/>
    <w:rsid w:val="005429B2"/>
    <w:rsid w:val="00552EAF"/>
    <w:rsid w:val="00553BA2"/>
    <w:rsid w:val="00556FB2"/>
    <w:rsid w:val="00557455"/>
    <w:rsid w:val="00557A4E"/>
    <w:rsid w:val="00570037"/>
    <w:rsid w:val="005703FC"/>
    <w:rsid w:val="00570881"/>
    <w:rsid w:val="00581AA8"/>
    <w:rsid w:val="0058787F"/>
    <w:rsid w:val="00587D64"/>
    <w:rsid w:val="00591B68"/>
    <w:rsid w:val="00595178"/>
    <w:rsid w:val="0059561F"/>
    <w:rsid w:val="005A00AE"/>
    <w:rsid w:val="005A27E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60219F"/>
    <w:rsid w:val="00604397"/>
    <w:rsid w:val="0060492C"/>
    <w:rsid w:val="00607378"/>
    <w:rsid w:val="006114B4"/>
    <w:rsid w:val="0061202C"/>
    <w:rsid w:val="006126F4"/>
    <w:rsid w:val="0061382D"/>
    <w:rsid w:val="00614A57"/>
    <w:rsid w:val="00614DA3"/>
    <w:rsid w:val="006161EC"/>
    <w:rsid w:val="00620591"/>
    <w:rsid w:val="006243AD"/>
    <w:rsid w:val="006335E7"/>
    <w:rsid w:val="00645940"/>
    <w:rsid w:val="00646E6C"/>
    <w:rsid w:val="006472F1"/>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A3092"/>
    <w:rsid w:val="006A3253"/>
    <w:rsid w:val="006B02B7"/>
    <w:rsid w:val="006C3943"/>
    <w:rsid w:val="006C412C"/>
    <w:rsid w:val="006C5284"/>
    <w:rsid w:val="006D24C6"/>
    <w:rsid w:val="006D5884"/>
    <w:rsid w:val="006D647F"/>
    <w:rsid w:val="006E084C"/>
    <w:rsid w:val="006E0E0A"/>
    <w:rsid w:val="006E1CDD"/>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290"/>
    <w:rsid w:val="007305B2"/>
    <w:rsid w:val="00733641"/>
    <w:rsid w:val="00736319"/>
    <w:rsid w:val="007364DB"/>
    <w:rsid w:val="00746117"/>
    <w:rsid w:val="0075033C"/>
    <w:rsid w:val="00750B6B"/>
    <w:rsid w:val="007516E1"/>
    <w:rsid w:val="007521D2"/>
    <w:rsid w:val="00753B5B"/>
    <w:rsid w:val="00754D76"/>
    <w:rsid w:val="00756592"/>
    <w:rsid w:val="00756CA8"/>
    <w:rsid w:val="00756CFE"/>
    <w:rsid w:val="00757E23"/>
    <w:rsid w:val="007618E3"/>
    <w:rsid w:val="00762487"/>
    <w:rsid w:val="00771871"/>
    <w:rsid w:val="007721BC"/>
    <w:rsid w:val="0077405C"/>
    <w:rsid w:val="00777843"/>
    <w:rsid w:val="00780BD1"/>
    <w:rsid w:val="007831C7"/>
    <w:rsid w:val="00786A2F"/>
    <w:rsid w:val="007915DD"/>
    <w:rsid w:val="00793FDA"/>
    <w:rsid w:val="007A0990"/>
    <w:rsid w:val="007A0C39"/>
    <w:rsid w:val="007A2F16"/>
    <w:rsid w:val="007A40A5"/>
    <w:rsid w:val="007A417C"/>
    <w:rsid w:val="007A4C59"/>
    <w:rsid w:val="007A7164"/>
    <w:rsid w:val="007B3274"/>
    <w:rsid w:val="007B7B96"/>
    <w:rsid w:val="007C19EF"/>
    <w:rsid w:val="007C6F44"/>
    <w:rsid w:val="007D321D"/>
    <w:rsid w:val="007D3CA5"/>
    <w:rsid w:val="007D6E6D"/>
    <w:rsid w:val="007D7CD9"/>
    <w:rsid w:val="007E23DC"/>
    <w:rsid w:val="007F2369"/>
    <w:rsid w:val="007F3551"/>
    <w:rsid w:val="007F3BC1"/>
    <w:rsid w:val="007F5AD4"/>
    <w:rsid w:val="007F62D0"/>
    <w:rsid w:val="007F6F5B"/>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FBA"/>
    <w:rsid w:val="0084175F"/>
    <w:rsid w:val="00843D4C"/>
    <w:rsid w:val="008450F8"/>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A2D8A"/>
    <w:rsid w:val="008A5420"/>
    <w:rsid w:val="008A58F0"/>
    <w:rsid w:val="008A6E40"/>
    <w:rsid w:val="008B1142"/>
    <w:rsid w:val="008B33C9"/>
    <w:rsid w:val="008C4840"/>
    <w:rsid w:val="008C5474"/>
    <w:rsid w:val="008E7BBC"/>
    <w:rsid w:val="008F2C81"/>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B3D"/>
    <w:rsid w:val="00943497"/>
    <w:rsid w:val="009443C0"/>
    <w:rsid w:val="00952D8D"/>
    <w:rsid w:val="00954FDD"/>
    <w:rsid w:val="009573FD"/>
    <w:rsid w:val="00957724"/>
    <w:rsid w:val="00957AFD"/>
    <w:rsid w:val="009649B7"/>
    <w:rsid w:val="00971E2F"/>
    <w:rsid w:val="009759F8"/>
    <w:rsid w:val="0098337A"/>
    <w:rsid w:val="00984E4F"/>
    <w:rsid w:val="00987D01"/>
    <w:rsid w:val="00991C06"/>
    <w:rsid w:val="0099253F"/>
    <w:rsid w:val="0099662B"/>
    <w:rsid w:val="009A0764"/>
    <w:rsid w:val="009A0A6F"/>
    <w:rsid w:val="009A35B2"/>
    <w:rsid w:val="009B07AE"/>
    <w:rsid w:val="009B18DD"/>
    <w:rsid w:val="009B2276"/>
    <w:rsid w:val="009B6FE6"/>
    <w:rsid w:val="009C0056"/>
    <w:rsid w:val="009C0359"/>
    <w:rsid w:val="009E0145"/>
    <w:rsid w:val="009E0E0E"/>
    <w:rsid w:val="009E16C3"/>
    <w:rsid w:val="009E6CB1"/>
    <w:rsid w:val="009E7AF0"/>
    <w:rsid w:val="009E7D06"/>
    <w:rsid w:val="009F0FF3"/>
    <w:rsid w:val="009F3BA9"/>
    <w:rsid w:val="009F6325"/>
    <w:rsid w:val="009F7C99"/>
    <w:rsid w:val="00A13458"/>
    <w:rsid w:val="00A139FF"/>
    <w:rsid w:val="00A13C2A"/>
    <w:rsid w:val="00A1441C"/>
    <w:rsid w:val="00A26466"/>
    <w:rsid w:val="00A27905"/>
    <w:rsid w:val="00A27B97"/>
    <w:rsid w:val="00A30589"/>
    <w:rsid w:val="00A3404A"/>
    <w:rsid w:val="00A37BBC"/>
    <w:rsid w:val="00A40812"/>
    <w:rsid w:val="00A41661"/>
    <w:rsid w:val="00A41BEE"/>
    <w:rsid w:val="00A44079"/>
    <w:rsid w:val="00A46E8F"/>
    <w:rsid w:val="00A517D8"/>
    <w:rsid w:val="00A5189A"/>
    <w:rsid w:val="00A62FBF"/>
    <w:rsid w:val="00A65552"/>
    <w:rsid w:val="00A70DED"/>
    <w:rsid w:val="00A71F4B"/>
    <w:rsid w:val="00A72FCC"/>
    <w:rsid w:val="00A773D2"/>
    <w:rsid w:val="00A80102"/>
    <w:rsid w:val="00A807D0"/>
    <w:rsid w:val="00A80D92"/>
    <w:rsid w:val="00A8314A"/>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5FE0"/>
    <w:rsid w:val="00B076D3"/>
    <w:rsid w:val="00B07862"/>
    <w:rsid w:val="00B11A9A"/>
    <w:rsid w:val="00B11D3E"/>
    <w:rsid w:val="00B130A5"/>
    <w:rsid w:val="00B17769"/>
    <w:rsid w:val="00B315F3"/>
    <w:rsid w:val="00B346C7"/>
    <w:rsid w:val="00B3649E"/>
    <w:rsid w:val="00B40576"/>
    <w:rsid w:val="00B41D04"/>
    <w:rsid w:val="00B41D2F"/>
    <w:rsid w:val="00B53138"/>
    <w:rsid w:val="00B57E63"/>
    <w:rsid w:val="00B66AE3"/>
    <w:rsid w:val="00B709BE"/>
    <w:rsid w:val="00B73D75"/>
    <w:rsid w:val="00B815F0"/>
    <w:rsid w:val="00B84C72"/>
    <w:rsid w:val="00B85330"/>
    <w:rsid w:val="00B85C31"/>
    <w:rsid w:val="00B919F6"/>
    <w:rsid w:val="00B92719"/>
    <w:rsid w:val="00B92B96"/>
    <w:rsid w:val="00B94BFB"/>
    <w:rsid w:val="00B97F00"/>
    <w:rsid w:val="00BA0D41"/>
    <w:rsid w:val="00BA54E4"/>
    <w:rsid w:val="00BB1920"/>
    <w:rsid w:val="00BB772B"/>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46C1"/>
    <w:rsid w:val="00C3726F"/>
    <w:rsid w:val="00C37FD5"/>
    <w:rsid w:val="00C425E1"/>
    <w:rsid w:val="00C453FD"/>
    <w:rsid w:val="00C45EFF"/>
    <w:rsid w:val="00C46748"/>
    <w:rsid w:val="00C505B9"/>
    <w:rsid w:val="00C52FE2"/>
    <w:rsid w:val="00C61041"/>
    <w:rsid w:val="00C610DC"/>
    <w:rsid w:val="00C62137"/>
    <w:rsid w:val="00C64BA0"/>
    <w:rsid w:val="00C6654C"/>
    <w:rsid w:val="00C67BAC"/>
    <w:rsid w:val="00C70393"/>
    <w:rsid w:val="00C70C47"/>
    <w:rsid w:val="00C758DC"/>
    <w:rsid w:val="00C7697C"/>
    <w:rsid w:val="00C7744C"/>
    <w:rsid w:val="00C80032"/>
    <w:rsid w:val="00C801EC"/>
    <w:rsid w:val="00C815DB"/>
    <w:rsid w:val="00C83ABD"/>
    <w:rsid w:val="00C95500"/>
    <w:rsid w:val="00C9585D"/>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7F3"/>
    <w:rsid w:val="00D54F5F"/>
    <w:rsid w:val="00D55FB3"/>
    <w:rsid w:val="00D56F1E"/>
    <w:rsid w:val="00D60E4E"/>
    <w:rsid w:val="00D64068"/>
    <w:rsid w:val="00D64E91"/>
    <w:rsid w:val="00D70048"/>
    <w:rsid w:val="00D721F9"/>
    <w:rsid w:val="00D7279C"/>
    <w:rsid w:val="00D73600"/>
    <w:rsid w:val="00D742C4"/>
    <w:rsid w:val="00D74CAF"/>
    <w:rsid w:val="00D8035D"/>
    <w:rsid w:val="00D84653"/>
    <w:rsid w:val="00D9003D"/>
    <w:rsid w:val="00D91984"/>
    <w:rsid w:val="00D95BCD"/>
    <w:rsid w:val="00D96A64"/>
    <w:rsid w:val="00DA1659"/>
    <w:rsid w:val="00DA4315"/>
    <w:rsid w:val="00DB575F"/>
    <w:rsid w:val="00DB7E7A"/>
    <w:rsid w:val="00DC0963"/>
    <w:rsid w:val="00DC12C2"/>
    <w:rsid w:val="00DC19BF"/>
    <w:rsid w:val="00DC1B7C"/>
    <w:rsid w:val="00DC72D9"/>
    <w:rsid w:val="00DD0570"/>
    <w:rsid w:val="00DE3F70"/>
    <w:rsid w:val="00DE5CCC"/>
    <w:rsid w:val="00DE5EDE"/>
    <w:rsid w:val="00DF18A1"/>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2D44"/>
    <w:rsid w:val="00E531FE"/>
    <w:rsid w:val="00E55FAB"/>
    <w:rsid w:val="00E630A5"/>
    <w:rsid w:val="00E641F2"/>
    <w:rsid w:val="00E65AE6"/>
    <w:rsid w:val="00E75FE1"/>
    <w:rsid w:val="00E773DB"/>
    <w:rsid w:val="00E81F7B"/>
    <w:rsid w:val="00E84A3A"/>
    <w:rsid w:val="00E862AA"/>
    <w:rsid w:val="00E868CF"/>
    <w:rsid w:val="00E90C8E"/>
    <w:rsid w:val="00E92514"/>
    <w:rsid w:val="00E930D8"/>
    <w:rsid w:val="00E969F9"/>
    <w:rsid w:val="00EA1BB6"/>
    <w:rsid w:val="00EA2DEE"/>
    <w:rsid w:val="00EA514E"/>
    <w:rsid w:val="00EA5155"/>
    <w:rsid w:val="00EB43CE"/>
    <w:rsid w:val="00EC005B"/>
    <w:rsid w:val="00EC0B66"/>
    <w:rsid w:val="00EC383D"/>
    <w:rsid w:val="00EC7564"/>
    <w:rsid w:val="00EC7865"/>
    <w:rsid w:val="00ED0BAF"/>
    <w:rsid w:val="00ED4A5D"/>
    <w:rsid w:val="00ED5AC8"/>
    <w:rsid w:val="00ED672E"/>
    <w:rsid w:val="00ED729F"/>
    <w:rsid w:val="00ED7509"/>
    <w:rsid w:val="00EE12E8"/>
    <w:rsid w:val="00EE44EF"/>
    <w:rsid w:val="00EE784C"/>
    <w:rsid w:val="00EE792C"/>
    <w:rsid w:val="00EE7F73"/>
    <w:rsid w:val="00EF60F1"/>
    <w:rsid w:val="00EF700A"/>
    <w:rsid w:val="00EF7F8A"/>
    <w:rsid w:val="00F06F54"/>
    <w:rsid w:val="00F13AA2"/>
    <w:rsid w:val="00F15617"/>
    <w:rsid w:val="00F20CC8"/>
    <w:rsid w:val="00F211C1"/>
    <w:rsid w:val="00F32089"/>
    <w:rsid w:val="00F40F39"/>
    <w:rsid w:val="00F43F29"/>
    <w:rsid w:val="00F44D26"/>
    <w:rsid w:val="00F45CB9"/>
    <w:rsid w:val="00F45E8F"/>
    <w:rsid w:val="00F520B3"/>
    <w:rsid w:val="00F864B2"/>
    <w:rsid w:val="00F865ED"/>
    <w:rsid w:val="00F8735E"/>
    <w:rsid w:val="00F87CBF"/>
    <w:rsid w:val="00F92EFA"/>
    <w:rsid w:val="00F9425D"/>
    <w:rsid w:val="00F96F98"/>
    <w:rsid w:val="00FA4199"/>
    <w:rsid w:val="00FA5738"/>
    <w:rsid w:val="00FA6C1D"/>
    <w:rsid w:val="00FB2E00"/>
    <w:rsid w:val="00FB44E3"/>
    <w:rsid w:val="00FB6D02"/>
    <w:rsid w:val="00FC023A"/>
    <w:rsid w:val="00FC3BDF"/>
    <w:rsid w:val="00FC6767"/>
    <w:rsid w:val="00FC7603"/>
    <w:rsid w:val="00FD12D6"/>
    <w:rsid w:val="00FD5420"/>
    <w:rsid w:val="00FD55D4"/>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9.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header" Target="header1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7.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header" Target="header21.xml"/><Relationship Id="rId10" Type="http://schemas.openxmlformats.org/officeDocument/2006/relationships/footer" Target="footer1.xml"/><Relationship Id="rId19" Type="http://schemas.openxmlformats.org/officeDocument/2006/relationships/image" Target="media/image3.gif"/><Relationship Id="rId3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header" Target="header20.xml"/></Relationships>
</file>

<file path=word/_rels/footnotes.xml.rels><?xml version="1.0" encoding="UTF-8" standalone="yes"?>
<Relationships xmlns="http://schemas.openxmlformats.org/package/2006/relationships"><Relationship Id="rId1" Type="http://schemas.openxmlformats.org/officeDocument/2006/relationships/hyperlink" Target="https://www.bioversityinternational.org/pac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88C59B-AC7D-407B-81C4-33610D1A6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356</TotalTime>
  <Pages>30</Pages>
  <Words>2878</Words>
  <Characters>72187</Characters>
  <Application>Microsoft Office Word</Application>
  <DocSecurity>0</DocSecurity>
  <Lines>601</Lines>
  <Paragraphs>14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74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67</cp:revision>
  <cp:lastPrinted>2018-01-12T16:53:00Z</cp:lastPrinted>
  <dcterms:created xsi:type="dcterms:W3CDTF">2018-06-20T20:58:00Z</dcterms:created>
  <dcterms:modified xsi:type="dcterms:W3CDTF">2018-06-28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